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6CA0ED" w14:textId="77777777" w:rsidR="00B05D6E" w:rsidRPr="00082675" w:rsidRDefault="00082675">
      <w:pPr>
        <w:pStyle w:val="Ttulo"/>
        <w:rPr>
          <w:lang w:val="en-GB"/>
        </w:rPr>
      </w:pPr>
      <w:bookmarkStart w:id="0" w:name="OLE_LINK504"/>
      <w:r>
        <w:rPr>
          <w:lang w:val="en-GB"/>
        </w:rPr>
        <w:t xml:space="preserve">IoT-based </w:t>
      </w:r>
      <w:r w:rsidRPr="00082675">
        <w:rPr>
          <w:lang w:val="en-GB"/>
        </w:rPr>
        <w:t xml:space="preserve">smart medicine dispenser to control </w:t>
      </w:r>
      <w:r w:rsidR="00E86694">
        <w:rPr>
          <w:lang w:val="en-GB"/>
        </w:rPr>
        <w:t xml:space="preserve">and supervise </w:t>
      </w:r>
      <w:r>
        <w:rPr>
          <w:lang w:val="en-GB"/>
        </w:rPr>
        <w:t>medication intake</w:t>
      </w:r>
      <w:bookmarkEnd w:id="0"/>
    </w:p>
    <w:p w14:paraId="266665A9" w14:textId="77777777" w:rsidR="00136816" w:rsidRPr="00DA2150" w:rsidRDefault="00E34AD7" w:rsidP="00136816">
      <w:pPr>
        <w:pStyle w:val="Author"/>
        <w:rPr>
          <w:lang w:val="en-GB"/>
        </w:rPr>
      </w:pPr>
      <w:commentRangeStart w:id="1"/>
      <w:r w:rsidRPr="00AF2C03">
        <w:rPr>
          <w:lang w:val="en-GB"/>
        </w:rPr>
        <w:t>Gleiston</w:t>
      </w:r>
      <w:r w:rsidR="00B05D6E" w:rsidRPr="00AF2C03">
        <w:rPr>
          <w:lang w:val="en-GB"/>
        </w:rPr>
        <w:t xml:space="preserve"> </w:t>
      </w:r>
      <w:r w:rsidR="008D1836" w:rsidRPr="00AF2C03">
        <w:rPr>
          <w:lang w:val="en-GB"/>
        </w:rPr>
        <w:t>GUERRERO-</w:t>
      </w:r>
      <w:proofErr w:type="spellStart"/>
      <w:r w:rsidR="008D1836" w:rsidRPr="00AF2C03">
        <w:rPr>
          <w:lang w:val="en-GB"/>
        </w:rPr>
        <w:t>ULLOA</w:t>
      </w:r>
      <w:commentRangeEnd w:id="1"/>
      <w:r w:rsidR="003C2E90">
        <w:rPr>
          <w:rStyle w:val="Refdecomentario"/>
        </w:rPr>
        <w:commentReference w:id="1"/>
      </w:r>
      <w:r w:rsidR="00B05D6E" w:rsidRPr="00AF2C03">
        <w:rPr>
          <w:vertAlign w:val="superscript"/>
          <w:lang w:val="en-GB"/>
        </w:rPr>
        <w:t>a</w:t>
      </w:r>
      <w:proofErr w:type="spellEnd"/>
      <w:r w:rsidR="00B05D6E" w:rsidRPr="00AF2C03">
        <w:rPr>
          <w:vertAlign w:val="superscript"/>
          <w:lang w:val="en-GB"/>
        </w:rPr>
        <w:t>,</w:t>
      </w:r>
      <w:r w:rsidR="00B05D6E" w:rsidRPr="00410825">
        <w:rPr>
          <w:rStyle w:val="Refdenotaalpie"/>
        </w:rPr>
        <w:footnoteReference w:id="1"/>
      </w:r>
      <w:r w:rsidR="008D1836" w:rsidRPr="00AF2C03">
        <w:rPr>
          <w:lang w:val="en-GB"/>
        </w:rPr>
        <w:t>, Miguel J. HORNOS</w:t>
      </w:r>
      <w:r w:rsidR="00B05D6E" w:rsidRPr="00AF2C03">
        <w:rPr>
          <w:sz w:val="8"/>
          <w:szCs w:val="8"/>
          <w:lang w:val="en-GB"/>
        </w:rPr>
        <w:t xml:space="preserve"> </w:t>
      </w:r>
      <w:r w:rsidR="00B05D6E" w:rsidRPr="00AF2C03">
        <w:rPr>
          <w:vertAlign w:val="superscript"/>
          <w:lang w:val="en-GB"/>
        </w:rPr>
        <w:t>b</w:t>
      </w:r>
      <w:r w:rsidR="00136816" w:rsidRPr="00AF2C03">
        <w:rPr>
          <w:lang w:val="en-GB"/>
        </w:rPr>
        <w:t>,</w:t>
      </w:r>
      <w:r w:rsidR="008D1836" w:rsidRPr="00AF2C03">
        <w:rPr>
          <w:lang w:val="en-GB"/>
        </w:rPr>
        <w:t xml:space="preserve"> Carlos RODRÍGUEZ-DOMINGUEZ</w:t>
      </w:r>
      <w:r w:rsidR="008D1836" w:rsidRPr="00AF2C03">
        <w:rPr>
          <w:sz w:val="8"/>
          <w:szCs w:val="8"/>
          <w:lang w:val="en-GB"/>
        </w:rPr>
        <w:t xml:space="preserve"> </w:t>
      </w:r>
      <w:r w:rsidR="008D1836" w:rsidRPr="00AF2C03">
        <w:rPr>
          <w:vertAlign w:val="superscript"/>
          <w:lang w:val="en-GB"/>
        </w:rPr>
        <w:t>b</w:t>
      </w:r>
      <w:r w:rsidR="00136816" w:rsidRPr="00AF2C03">
        <w:rPr>
          <w:lang w:val="en-GB"/>
        </w:rPr>
        <w:t xml:space="preserve"> and Ma. </w:t>
      </w:r>
      <w:r w:rsidR="00136816" w:rsidRPr="00DA2150">
        <w:rPr>
          <w:lang w:val="en-GB"/>
        </w:rPr>
        <w:t>Mercedes FERNÁNDEZ</w:t>
      </w:r>
      <w:r w:rsidR="00136816" w:rsidRPr="00DA2150">
        <w:rPr>
          <w:sz w:val="8"/>
          <w:szCs w:val="8"/>
          <w:lang w:val="en-GB"/>
        </w:rPr>
        <w:t xml:space="preserve"> </w:t>
      </w:r>
      <w:r w:rsidR="00136816" w:rsidRPr="00DA2150">
        <w:rPr>
          <w:vertAlign w:val="superscript"/>
          <w:lang w:val="en-GB"/>
        </w:rPr>
        <w:t>a</w:t>
      </w:r>
    </w:p>
    <w:p w14:paraId="4156DBC3" w14:textId="77777777" w:rsidR="00B05D6E" w:rsidRPr="00DA2150" w:rsidRDefault="00B05D6E">
      <w:pPr>
        <w:pStyle w:val="Affiliation"/>
        <w:rPr>
          <w:lang w:val="en-GB"/>
        </w:rPr>
      </w:pPr>
      <w:r w:rsidRPr="00DA2150">
        <w:rPr>
          <w:i w:val="0"/>
          <w:vertAlign w:val="superscript"/>
          <w:lang w:val="en-GB"/>
        </w:rPr>
        <w:t>a</w:t>
      </w:r>
      <w:r w:rsidRPr="00DA2150">
        <w:rPr>
          <w:sz w:val="8"/>
          <w:szCs w:val="8"/>
          <w:lang w:val="en-GB"/>
        </w:rPr>
        <w:t xml:space="preserve"> </w:t>
      </w:r>
      <w:r w:rsidR="00DA2150" w:rsidRPr="00DA2150">
        <w:rPr>
          <w:lang w:val="en-GB"/>
        </w:rPr>
        <w:t>Faculty of Engineering Sciences, Quevedo State Technical University</w:t>
      </w:r>
      <w:r w:rsidR="00DA2150">
        <w:rPr>
          <w:lang w:val="en-GB"/>
        </w:rPr>
        <w:t>, Ecuador</w:t>
      </w:r>
    </w:p>
    <w:p w14:paraId="3C3999BD" w14:textId="77777777" w:rsidR="00B05D6E" w:rsidRPr="008D1836" w:rsidRDefault="00B05D6E">
      <w:pPr>
        <w:pStyle w:val="Affiliation"/>
      </w:pPr>
      <w:r w:rsidRPr="008D1836">
        <w:rPr>
          <w:i w:val="0"/>
          <w:vertAlign w:val="superscript"/>
        </w:rPr>
        <w:t>b</w:t>
      </w:r>
      <w:r w:rsidRPr="008D1836">
        <w:rPr>
          <w:sz w:val="8"/>
          <w:szCs w:val="8"/>
        </w:rPr>
        <w:t xml:space="preserve"> </w:t>
      </w:r>
      <w:r w:rsidR="00DA2150">
        <w:t>Software Engineering Department,</w:t>
      </w:r>
      <w:r w:rsidR="00DA2150" w:rsidRPr="008D1836">
        <w:t xml:space="preserve"> </w:t>
      </w:r>
      <w:r w:rsidR="008D1836" w:rsidRPr="008D1836">
        <w:t>University of Grana</w:t>
      </w:r>
      <w:r w:rsidR="00DA2150">
        <w:t>da, Spain</w:t>
      </w:r>
    </w:p>
    <w:p w14:paraId="08CBAF98" w14:textId="77777777" w:rsidR="00DA2150" w:rsidRDefault="00DA2150" w:rsidP="00DA2150">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pills or capsules and a mobile application for its configuration and management. </w:t>
      </w:r>
      <w:r>
        <w:t>The main idea is to offer a solution to avoid incorrect medication intakes.</w:t>
      </w:r>
      <w:r>
        <w:rPr>
          <w:lang w:val="en-GB"/>
        </w:rPr>
        <w:t xml:space="preserve"> In this regard, the smart dispenser delivers the required medication if two conditions are met: (1) it is the recommended time for a medication intake, and (2) the person who removes the medication from the dispenser (patient or caregiver) can be identified and is authorized to do so. Person identification and authorization is performed by the dispenser through facial recognition, and by the mobile application through a username and a password. </w:t>
      </w:r>
      <w:r>
        <w:t xml:space="preserve">Moreover, the system reminds the users whenever a medication intake should take place through mobile notifications and lights and sounds emitted by the dispenser. </w:t>
      </w:r>
      <w:r>
        <w:rPr>
          <w:lang w:val="en-GB"/>
        </w:rPr>
        <w:t>The system development has been guided by a Test-Driven Development methodology for Internet of Things Systems to promote its quality and reliability.</w:t>
      </w:r>
    </w:p>
    <w:p w14:paraId="091C1C16" w14:textId="77777777" w:rsidR="00DA2150" w:rsidRDefault="00DA2150" w:rsidP="00DA2150">
      <w:pPr>
        <w:pStyle w:val="Keywords"/>
        <w:rPr>
          <w:lang w:val="en-GB"/>
        </w:rPr>
      </w:pPr>
      <w:r>
        <w:rPr>
          <w:b/>
          <w:lang w:val="en-GB"/>
        </w:rPr>
        <w:t>Keywords.</w:t>
      </w:r>
      <w:r>
        <w:rPr>
          <w:lang w:val="en-GB"/>
        </w:rPr>
        <w:t xml:space="preserve"> Smart system, medicine dispenser, mobile </w:t>
      </w:r>
      <w:commentRangeStart w:id="4"/>
      <w:r>
        <w:rPr>
          <w:lang w:val="en-GB"/>
        </w:rPr>
        <w:t>application</w:t>
      </w:r>
      <w:commentRangeEnd w:id="4"/>
      <w:r w:rsidR="00092A38">
        <w:rPr>
          <w:rStyle w:val="Refdecomentario"/>
        </w:rPr>
        <w:commentReference w:id="4"/>
      </w:r>
      <w:r>
        <w:rPr>
          <w:lang w:val="en-GB"/>
        </w:rPr>
        <w:t xml:space="preserve">, </w:t>
      </w:r>
      <w:commentRangeStart w:id="5"/>
      <w:r>
        <w:rPr>
          <w:lang w:val="en-GB"/>
        </w:rPr>
        <w:t xml:space="preserve">TDD, </w:t>
      </w:r>
      <w:commentRangeEnd w:id="5"/>
      <w:r w:rsidR="00092A38">
        <w:rPr>
          <w:rStyle w:val="Refdecomentario"/>
        </w:rPr>
        <w:commentReference w:id="5"/>
      </w:r>
      <w:r>
        <w:rPr>
          <w:lang w:val="en-GB"/>
        </w:rPr>
        <w:t>IoT</w:t>
      </w:r>
      <w:bookmarkEnd w:id="2"/>
      <w:bookmarkEnd w:id="3"/>
      <w:r w:rsidR="00092A38">
        <w:rPr>
          <w:lang w:val="en-GB"/>
        </w:rPr>
        <w:t xml:space="preserve"> (Internet of Things)</w:t>
      </w:r>
    </w:p>
    <w:p w14:paraId="166E1E82" w14:textId="77777777" w:rsidR="00B05D6E" w:rsidRDefault="00B05D6E" w:rsidP="00F07FC3">
      <w:pPr>
        <w:pStyle w:val="Ttulo1"/>
      </w:pPr>
      <w:r>
        <w:t>Introduction</w:t>
      </w:r>
    </w:p>
    <w:p w14:paraId="199522A4" w14:textId="0C3B92EA" w:rsidR="00E34AD7" w:rsidRPr="0088694E" w:rsidRDefault="0088694E" w:rsidP="00E34AD7">
      <w:pPr>
        <w:pStyle w:val="NoindentNormal"/>
        <w:rPr>
          <w:lang w:val="en-GB"/>
        </w:rPr>
      </w:pPr>
      <w:r>
        <w:rPr>
          <w:lang w:val="en-GB"/>
        </w:rPr>
        <w:t>Population ageing is a worldwide concern, due to the system-changing effects that it implies: well-being and social policies, economical sustainability, availability of public services, etc. For example, according to the United Nations, by 2050, in Spain a 36.81% of the forecasted population (16,062,075 persons) will be elderly (over 65 years old), and a 22.35% of the population (84,813,265 persons) in the United States of America</w:t>
      </w:r>
      <w:r w:rsidR="00E34AD7" w:rsidRPr="0088694E">
        <w:rPr>
          <w:lang w:val="en-GB"/>
        </w:rPr>
        <w:t xml:space="preserve"> </w:t>
      </w:r>
      <w:r w:rsidR="00E34AD7" w:rsidRPr="00E34AD7">
        <w:fldChar w:fldCharType="begin" w:fldLock="1"/>
      </w:r>
      <w:r w:rsidR="00410825">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00E34AD7" w:rsidRPr="00E34AD7">
        <w:fldChar w:fldCharType="separate"/>
      </w:r>
      <w:r w:rsidR="00410825" w:rsidRPr="00410825">
        <w:rPr>
          <w:noProof/>
          <w:lang w:val="en-GB"/>
        </w:rPr>
        <w:t>[1]</w:t>
      </w:r>
      <w:r w:rsidR="00E34AD7" w:rsidRPr="00E34AD7">
        <w:fldChar w:fldCharType="end"/>
      </w:r>
      <w:r w:rsidR="00E34AD7" w:rsidRPr="0088694E">
        <w:rPr>
          <w:lang w:val="en-GB"/>
        </w:rPr>
        <w:t xml:space="preserve">. </w:t>
      </w:r>
    </w:p>
    <w:p w14:paraId="095EB703" w14:textId="47A2235F" w:rsidR="00E34AD7" w:rsidRPr="0088694E" w:rsidRDefault="0088694E" w:rsidP="00E34AD7">
      <w:pPr>
        <w:rPr>
          <w:lang w:val="en-GB"/>
        </w:rPr>
      </w:pPr>
      <w:r>
        <w:t>Nonetheless, life expectancy is steadily growing every year. According to the data published by the European Commission, life expectancy in Europe in 2018 was between 70.1 (Latvia) and 81.9 years old (Switzerland), and has an average growth of 0.3 years every year</w:t>
      </w:r>
      <w:r w:rsidR="00E34AD7" w:rsidRPr="0088694E">
        <w:rPr>
          <w:lang w:val="en-GB"/>
        </w:rPr>
        <w:t xml:space="preserve"> </w:t>
      </w:r>
      <w:r w:rsidR="00E34AD7" w:rsidRPr="00E34AD7">
        <w:fldChar w:fldCharType="begin" w:fldLock="1"/>
      </w:r>
      <w:r w:rsidR="00410825">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00E34AD7" w:rsidRPr="00E34AD7">
        <w:fldChar w:fldCharType="separate"/>
      </w:r>
      <w:r w:rsidR="00410825" w:rsidRPr="00410825">
        <w:rPr>
          <w:noProof/>
          <w:lang w:val="en-GB"/>
        </w:rPr>
        <w:t>[2]</w:t>
      </w:r>
      <w:r w:rsidR="00E34AD7" w:rsidRPr="00E34AD7">
        <w:fldChar w:fldCharType="end"/>
      </w:r>
      <w:r w:rsidR="00E34AD7" w:rsidRPr="0088694E">
        <w:rPr>
          <w:lang w:val="en-GB"/>
        </w:rPr>
        <w:t xml:space="preserve">. </w:t>
      </w:r>
      <w:r>
        <w:rPr>
          <w:lang w:val="en-GB"/>
        </w:rPr>
        <w:t>That is, by 2050 it could approximately be in the range between 80 and 92 years old</w:t>
      </w:r>
      <w:r>
        <w:t>.</w:t>
      </w:r>
    </w:p>
    <w:p w14:paraId="119FA1DE" w14:textId="21D093C8" w:rsidR="00E34AD7" w:rsidRPr="0088694E" w:rsidRDefault="0088694E" w:rsidP="00E34AD7">
      <w:pPr>
        <w:rPr>
          <w:lang w:val="en-GB"/>
        </w:rPr>
      </w:pPr>
      <w:r w:rsidRPr="0088694E">
        <w:rPr>
          <w:lang w:val="en-GB"/>
        </w:rPr>
        <w:t xml:space="preserve">One the side effects of the ageing of the population is the widespread impact of many chronic diseases and conditions: diabetes, high blood pressure, heart conditions, cognitive impairment, etc. </w:t>
      </w:r>
      <w:r>
        <w:t xml:space="preserve">In that sense, researchers are proposing Internet of Things (IoT) systems and smart environments to help elderly people to deal with their </w:t>
      </w:r>
      <w:r>
        <w:lastRenderedPageBreak/>
        <w:t>consequences</w:t>
      </w:r>
      <w:r w:rsidR="00E34AD7" w:rsidRPr="0088694E">
        <w:rPr>
          <w:lang w:val="en-GB"/>
        </w:rPr>
        <w:t xml:space="preserve"> </w:t>
      </w:r>
      <w:r w:rsidR="00E34AD7" w:rsidRPr="00E34AD7">
        <w:fldChar w:fldCharType="begin" w:fldLock="1"/>
      </w:r>
      <w:r w:rsidR="00410825">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3]–[5]","plainTextFormattedCitation":"[3]–[5]","previouslyFormattedCitation":"(3–5)"},"properties":{"noteIndex":0},"schema":"https://github.com/citation-style-language/schema/raw/master/csl-citation.json"}</w:instrText>
      </w:r>
      <w:r w:rsidR="00E34AD7" w:rsidRPr="00E34AD7">
        <w:fldChar w:fldCharType="separate"/>
      </w:r>
      <w:r w:rsidR="00410825" w:rsidRPr="00410825">
        <w:rPr>
          <w:noProof/>
          <w:lang w:val="en-GB"/>
        </w:rPr>
        <w:t>[3]–[5]</w:t>
      </w:r>
      <w:r w:rsidR="00E34AD7" w:rsidRPr="00E34AD7">
        <w:fldChar w:fldCharType="end"/>
      </w:r>
      <w:r w:rsidR="00E34AD7" w:rsidRPr="0088694E">
        <w:rPr>
          <w:lang w:val="en-GB"/>
        </w:rPr>
        <w:t>.</w:t>
      </w:r>
      <w:r w:rsidRPr="0088694E">
        <w:rPr>
          <w:lang w:val="en-GB"/>
        </w:rPr>
        <w:t xml:space="preserve"> </w:t>
      </w:r>
      <w:r>
        <w:t>One of the aids that these systems can deliver is to remind and ease medication intakes.</w:t>
      </w:r>
    </w:p>
    <w:p w14:paraId="341188D5" w14:textId="2ABB534D" w:rsidR="00E34AD7" w:rsidRPr="00AF2C03" w:rsidRDefault="0088694E" w:rsidP="00E34AD7">
      <w:r>
        <w:t xml:space="preserve">Chronic diseases usually require people to intake many different medications at a very steady schedule. </w:t>
      </w:r>
      <w:r w:rsidRPr="0088694E">
        <w:rPr>
          <w:lang w:val="en-GB"/>
        </w:rPr>
        <w:t xml:space="preserve">However, due to cognitive impairments, elderly people are more prone to intake medications in a wrong way (e.g., more or less intakes than expected, at a different schedule, mix-up medications, etc.) </w:t>
      </w:r>
      <w:r w:rsidR="001535A4">
        <w:rPr>
          <w:lang w:val="es-US"/>
        </w:rPr>
        <w:fldChar w:fldCharType="begin" w:fldLock="1"/>
      </w:r>
      <w:r w:rsidR="00410825">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6)"},"properties":{"noteIndex":0},"schema":"https://github.com/citation-style-language/schema/raw/master/csl-citation.json"}</w:instrText>
      </w:r>
      <w:r w:rsidR="001535A4">
        <w:rPr>
          <w:lang w:val="es-US"/>
        </w:rPr>
        <w:fldChar w:fldCharType="separate"/>
      </w:r>
      <w:r w:rsidR="00410825" w:rsidRPr="00410825">
        <w:rPr>
          <w:noProof/>
        </w:rPr>
        <w:t>[6]</w:t>
      </w:r>
      <w:r w:rsidR="001535A4">
        <w:rPr>
          <w:lang w:val="es-US"/>
        </w:rPr>
        <w:fldChar w:fldCharType="end"/>
      </w:r>
      <w:r w:rsidRPr="000B4777">
        <w:t xml:space="preserve">. </w:t>
      </w:r>
      <w:bookmarkStart w:id="6" w:name="OLE_LINK193"/>
      <w:bookmarkStart w:id="7" w:name="OLE_LINK194"/>
      <w:r w:rsidRPr="0088694E">
        <w:rPr>
          <w:lang w:val="en-GB"/>
        </w:rPr>
        <w:t xml:space="preserve">In fact, according to Singh et al., an estimated 25% of the elderly population does not intake their medication according to the professional prescription </w:t>
      </w:r>
      <w:r w:rsidRPr="00E34AD7">
        <w:fldChar w:fldCharType="begin" w:fldLock="1"/>
      </w:r>
      <w:r w:rsidR="00410825">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7)"},"properties":{"noteIndex":0},"schema":"https://github.com/citation-style-language/schema/raw/master/csl-citation.json"}</w:instrText>
      </w:r>
      <w:r w:rsidRPr="00E34AD7">
        <w:fldChar w:fldCharType="separate"/>
      </w:r>
      <w:r w:rsidR="00410825" w:rsidRPr="00410825">
        <w:rPr>
          <w:noProof/>
          <w:lang w:val="en-GB"/>
        </w:rPr>
        <w:t>[7]</w:t>
      </w:r>
      <w:r w:rsidRPr="00E34AD7">
        <w:fldChar w:fldCharType="end"/>
      </w:r>
      <w:r w:rsidRPr="0088694E">
        <w:rPr>
          <w:lang w:val="en-GB"/>
        </w:rPr>
        <w:t>.</w:t>
      </w:r>
      <w:bookmarkEnd w:id="6"/>
      <w:bookmarkEnd w:id="7"/>
      <w:r w:rsidRPr="0088694E">
        <w:rPr>
          <w:lang w:val="en-GB"/>
        </w:rPr>
        <w:t xml:space="preserve"> </w:t>
      </w:r>
      <w:r w:rsidRPr="00013063">
        <w:t xml:space="preserve">A wrong </w:t>
      </w:r>
      <w:r>
        <w:t>medication</w:t>
      </w:r>
      <w:r w:rsidRPr="00013063">
        <w:t xml:space="preserve"> intake can lead to many negative situations</w:t>
      </w:r>
      <w:r>
        <w:t xml:space="preserve">, like health worsening, increased amount of hospitalizations, or even a premature death </w:t>
      </w:r>
      <w:r w:rsidR="001535A4" w:rsidRPr="00E34AD7">
        <w:fldChar w:fldCharType="begin" w:fldLock="1"/>
      </w:r>
      <w:r w:rsidR="00410825">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8]–[10]","plainTextFormattedCitation":"[8]–[10]","previouslyFormattedCitation":"(8–10)"},"properties":{"noteIndex":0},"schema":"https://github.com/citation-style-language/schema/raw/master/csl-citation.json"}</w:instrText>
      </w:r>
      <w:r w:rsidR="001535A4" w:rsidRPr="00E34AD7">
        <w:fldChar w:fldCharType="separate"/>
      </w:r>
      <w:r w:rsidR="00410825" w:rsidRPr="00410825">
        <w:rPr>
          <w:noProof/>
        </w:rPr>
        <w:t>[8]–[10]</w:t>
      </w:r>
      <w:r w:rsidR="001535A4" w:rsidRPr="00E34AD7">
        <w:fldChar w:fldCharType="end"/>
      </w:r>
      <w:r w:rsidR="001535A4" w:rsidRPr="00AF2C03">
        <w:t xml:space="preserve">. </w:t>
      </w:r>
    </w:p>
    <w:p w14:paraId="1FBB1C49" w14:textId="77777777" w:rsidR="002E5CD7" w:rsidRDefault="002E5CD7" w:rsidP="002E5CD7">
      <w:pPr>
        <w:rPr>
          <w:lang w:val="en-GB"/>
        </w:rPr>
      </w:pPr>
      <w:r>
        <w:t>In this paper we present a system consisting of a smart medicine dispenser and a mobile application for its configuration and management. The smart dispenser will identify patients and caregivers through facial recognition and deliver the appropriate medication at the prescribed schedule. To remind medication intakes, the dispenser will emit lights and sounds if the medication is not removed during the expected timings. On the other hand, the mobile application will deliver reminders when the patient and/or the caregiver is not close to the dispenser. Moreover, it will allow to register several patients, other caregivers, manage the medication schedule and even multiple smart dispensers.</w:t>
      </w:r>
    </w:p>
    <w:p w14:paraId="6838EC3E" w14:textId="77777777" w:rsidR="002E5CD7" w:rsidRDefault="002E5CD7" w:rsidP="002E5CD7">
      <w:pPr>
        <w:rPr>
          <w:lang w:val="en-GB"/>
        </w:rPr>
      </w:pPr>
      <w:r>
        <w:rPr>
          <w:lang w:val="en-GB"/>
        </w:rPr>
        <w:t>The remaining of this paper is structured as follows. Section 2, introduces some previous works related to smart medicine dispensers. Section 3 describes the proposed system. Finally, Section 4 presents our conclusions and outlines some future work.</w:t>
      </w:r>
    </w:p>
    <w:p w14:paraId="6ACBEA8D" w14:textId="77777777" w:rsidR="00B05D6E" w:rsidRDefault="002E5CD7">
      <w:pPr>
        <w:pStyle w:val="Ttulo1"/>
        <w:rPr>
          <w:szCs w:val="20"/>
          <w:lang w:eastAsia="en-US"/>
        </w:rPr>
      </w:pPr>
      <w:r>
        <w:rPr>
          <w:lang w:val="en-GB" w:eastAsia="en-US"/>
        </w:rPr>
        <w:t>Related Work</w:t>
      </w:r>
    </w:p>
    <w:p w14:paraId="2BF20FDF" w14:textId="0F86E93F" w:rsidR="00B05D6E" w:rsidRPr="002E5CD7" w:rsidRDefault="002E5CD7">
      <w:pPr>
        <w:pStyle w:val="NoindentNormal"/>
        <w:rPr>
          <w:lang w:val="en-GB"/>
        </w:rPr>
      </w:pPr>
      <w:r>
        <w:rPr>
          <w:lang w:val="en-GB"/>
        </w:rPr>
        <w:t xml:space="preserve">IoT is a lifestyle transforming computing paradigm </w:t>
      </w:r>
      <w:r>
        <w:rPr>
          <w:lang w:val="en-GB"/>
        </w:rPr>
        <w:fldChar w:fldCharType="begin" w:fldLock="1"/>
      </w:r>
      <w:r w:rsidR="00410825">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11]","plainTextFormattedCitation":"[11]","previouslyFormattedCitation":"(11)"},"properties":{"noteIndex":0},"schema":"https://github.com/citation-style-language/schema/raw/master/csl-citation.json"}</w:instrText>
      </w:r>
      <w:r>
        <w:rPr>
          <w:lang w:val="en-GB"/>
        </w:rPr>
        <w:fldChar w:fldCharType="separate"/>
      </w:r>
      <w:r w:rsidR="00410825" w:rsidRPr="00410825">
        <w:rPr>
          <w:noProof/>
          <w:lang w:val="en-GB"/>
        </w:rPr>
        <w:t>[11]</w:t>
      </w:r>
      <w:r>
        <w:rPr>
          <w:lang w:val="en-GB"/>
        </w:rPr>
        <w:fldChar w:fldCharType="end"/>
      </w:r>
      <w:r>
        <w:rPr>
          <w:lang w:val="en-GB"/>
        </w:rPr>
        <w:t xml:space="preserve"> that can even lead to the fourth industrial revolution</w:t>
      </w:r>
      <w:r w:rsidR="00E34AD7" w:rsidRPr="002E5CD7">
        <w:rPr>
          <w:lang w:val="en-GB"/>
        </w:rPr>
        <w:t xml:space="preserve"> </w:t>
      </w:r>
      <w:r w:rsidR="00E34AD7" w:rsidRPr="004E7EA5">
        <w:rPr>
          <w:lang w:val="es-US"/>
        </w:rPr>
        <w:fldChar w:fldCharType="begin" w:fldLock="1"/>
      </w:r>
      <w:r w:rsidR="00410825">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12], [13]","plainTextFormattedCitation":"[12], [13]","previouslyFormattedCitation":"(12,13)"},"properties":{"noteIndex":0},"schema":"https://github.com/citation-style-language/schema/raw/master/csl-citation.json"}</w:instrText>
      </w:r>
      <w:r w:rsidR="00E34AD7" w:rsidRPr="004E7EA5">
        <w:rPr>
          <w:lang w:val="es-US"/>
        </w:rPr>
        <w:fldChar w:fldCharType="separate"/>
      </w:r>
      <w:r w:rsidR="00410825" w:rsidRPr="00410825">
        <w:rPr>
          <w:noProof/>
          <w:lang w:val="en-GB"/>
        </w:rPr>
        <w:t>[12], [13]</w:t>
      </w:r>
      <w:r w:rsidR="00E34AD7" w:rsidRPr="004E7EA5">
        <w:rPr>
          <w:lang w:val="es-US"/>
        </w:rPr>
        <w:fldChar w:fldCharType="end"/>
      </w:r>
      <w:r w:rsidR="00E34AD7" w:rsidRPr="002E5CD7">
        <w:rPr>
          <w:lang w:val="en-GB"/>
        </w:rPr>
        <w:t xml:space="preserve">. </w:t>
      </w:r>
      <w:r>
        <w:rPr>
          <w:lang w:val="en-GB"/>
        </w:rPr>
        <w:t>Furthermore, IoT has been an opportunity for many researchers to propose smart systems to emit reminders to elderly people to assist them during their daily life.</w:t>
      </w:r>
    </w:p>
    <w:p w14:paraId="0057A02D" w14:textId="4671A849" w:rsidR="002E5CD7" w:rsidRDefault="002E5CD7" w:rsidP="002E5CD7">
      <w:pPr>
        <w:rPr>
          <w:lang w:val="en-GB"/>
        </w:rPr>
      </w:pPr>
      <w:r w:rsidRPr="00486554">
        <w:t>For instance,</w:t>
      </w:r>
      <w:r w:rsidRPr="004B4FB0">
        <w:rPr>
          <w:lang w:val="en-GB"/>
        </w:rPr>
        <w:t xml:space="preserve"> </w:t>
      </w:r>
      <w:r w:rsidRPr="004B4FB0">
        <w:rPr>
          <w:lang w:val="en-GB"/>
        </w:rPr>
        <w:fldChar w:fldCharType="begin" w:fldLock="1"/>
      </w:r>
      <w:r w:rsidR="00410825">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6)"},"properties":{"noteIndex":0},"schema":"https://github.com/citation-style-language/schema/raw/master/csl-citation.json"}</w:instrText>
      </w:r>
      <w:r w:rsidRPr="004B4FB0">
        <w:rPr>
          <w:lang w:val="en-GB"/>
        </w:rPr>
        <w:fldChar w:fldCharType="separate"/>
      </w:r>
      <w:r w:rsidR="00410825" w:rsidRPr="00410825">
        <w:rPr>
          <w:noProof/>
          <w:lang w:val="en-GB"/>
        </w:rPr>
        <w:t>[6]</w:t>
      </w:r>
      <w:r w:rsidRPr="004B4FB0">
        <w:rPr>
          <w:lang w:val="en-GB"/>
        </w:rPr>
        <w:fldChar w:fldCharType="end"/>
      </w:r>
      <w:r w:rsidRPr="004B4FB0">
        <w:rPr>
          <w:lang w:val="en-GB"/>
        </w:rPr>
        <w:t xml:space="preserve"> </w:t>
      </w:r>
      <w:r>
        <w:rPr>
          <w:lang w:val="en-GB"/>
        </w:rPr>
        <w:t>proposes a prototype IoT system to offer light, sound and voice reminders to elderly people through a chair</w:t>
      </w:r>
      <w:r w:rsidRPr="00486554">
        <w:t>.</w:t>
      </w:r>
      <w:r>
        <w:t xml:space="preserve"> </w:t>
      </w:r>
      <w:r w:rsidRPr="00486554">
        <w:t xml:space="preserve">Another work with the same goal is presented in </w:t>
      </w:r>
      <w:r w:rsidRPr="004B4FB0">
        <w:rPr>
          <w:lang w:val="en-GB"/>
        </w:rPr>
        <w:fldChar w:fldCharType="begin" w:fldLock="1"/>
      </w:r>
      <w:r w:rsidR="00410825">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14]","plainTextFormattedCitation":"[14]","previouslyFormattedCitation":"(14)"},"properties":{"noteIndex":0},"schema":"https://github.com/citation-style-language/schema/raw/master/csl-citation.json"}</w:instrText>
      </w:r>
      <w:r w:rsidRPr="004B4FB0">
        <w:rPr>
          <w:lang w:val="en-GB"/>
        </w:rPr>
        <w:fldChar w:fldCharType="separate"/>
      </w:r>
      <w:r w:rsidR="00410825" w:rsidRPr="00410825">
        <w:rPr>
          <w:noProof/>
        </w:rPr>
        <w:t>[14]</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14:paraId="3CA8A0BC" w14:textId="367E2E32" w:rsidR="002E5CD7" w:rsidRDefault="002E5CD7" w:rsidP="002E5CD7">
      <w:r>
        <w:rPr>
          <w:lang w:val="en-GB"/>
        </w:rPr>
        <w:t xml:space="preserve">Many other systems are specifically designed to deliver medication-related reminders. However, </w:t>
      </w:r>
      <w:r>
        <w:rPr>
          <w:lang w:val="en-GB"/>
        </w:rPr>
        <w:fldChar w:fldCharType="begin" w:fldLock="1"/>
      </w:r>
      <w:r w:rsidR="00410825">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8]","plainTextFormattedCitation":"[8]","previouslyFormattedCitation":"(8)"},"properties":{"noteIndex":0},"schema":"https://github.com/citation-style-language/schema/raw/master/csl-citation.json"}</w:instrText>
      </w:r>
      <w:r>
        <w:rPr>
          <w:lang w:val="en-GB"/>
        </w:rPr>
        <w:fldChar w:fldCharType="separate"/>
      </w:r>
      <w:r w:rsidR="00410825" w:rsidRPr="00410825">
        <w:rPr>
          <w:noProof/>
        </w:rPr>
        <w:t>[8]</w:t>
      </w:r>
      <w:r>
        <w:rPr>
          <w:lang w:val="en-GB"/>
        </w:rPr>
        <w:fldChar w:fldCharType="end"/>
      </w:r>
      <w:r>
        <w:rPr>
          <w:lang w:val="en-GB"/>
        </w:rPr>
        <w:t xml:space="preserve"> </w:t>
      </w:r>
      <w:r>
        <w:t>concludes in a comparison of some existing medicine dispensers that most of the existing proposals do not rely on an Internet connection (i.e., they do not allow remote operation) and do not have any user interaction.</w:t>
      </w:r>
    </w:p>
    <w:p w14:paraId="2C2B2397" w14:textId="726D30DF" w:rsidR="002E5CD7" w:rsidRPr="00104C7F" w:rsidRDefault="002E5CD7" w:rsidP="002E5CD7">
      <w:pPr>
        <w:rPr>
          <w:lang w:val="en-GB"/>
        </w:rPr>
      </w:pPr>
      <w:r w:rsidRPr="004F69FC">
        <w:t xml:space="preserve">A smart medicine flask that delivers reminders according the a </w:t>
      </w:r>
      <w:bookmarkStart w:id="8" w:name="OLE_LINK214"/>
      <w:bookmarkStart w:id="9" w:name="OLE_LINK215"/>
      <w:r w:rsidRPr="004F69FC">
        <w:t>pre</w:t>
      </w:r>
      <w:r w:rsidR="003C2E90">
        <w:t>-</w:t>
      </w:r>
      <w:r w:rsidRPr="004F69FC">
        <w:t>established</w:t>
      </w:r>
      <w:bookmarkEnd w:id="8"/>
      <w:bookmarkEnd w:id="9"/>
      <w:r w:rsidRPr="004F69FC">
        <w:t xml:space="preserve"> </w:t>
      </w:r>
      <w:r>
        <w:t>s</w:t>
      </w:r>
      <w:r w:rsidRPr="004F69FC">
        <w:t>chedule</w:t>
      </w:r>
      <w:r w:rsidRPr="002E5CD7">
        <w:t xml:space="preserve"> </w:t>
      </w:r>
      <w:r>
        <w:t xml:space="preserve">is </w:t>
      </w:r>
      <w:r w:rsidRPr="004F69FC">
        <w:t>present</w:t>
      </w:r>
      <w:r>
        <w:t xml:space="preserve">ed in </w:t>
      </w:r>
      <w:bookmarkStart w:id="10" w:name="OLE_LINK208"/>
      <w:r w:rsidRPr="004B4FB0">
        <w:rPr>
          <w:lang w:val="en-GB"/>
        </w:rPr>
        <w:fldChar w:fldCharType="begin" w:fldLock="1"/>
      </w:r>
      <w:r w:rsidR="00410825">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15)"},"properties":{"noteIndex":0},"schema":"https://github.com/citation-style-language/schema/raw/master/csl-citation.json"}</w:instrText>
      </w:r>
      <w:r w:rsidRPr="004B4FB0">
        <w:rPr>
          <w:lang w:val="en-GB"/>
        </w:rPr>
        <w:fldChar w:fldCharType="separate"/>
      </w:r>
      <w:r w:rsidR="00410825" w:rsidRPr="00410825">
        <w:rPr>
          <w:noProof/>
        </w:rPr>
        <w:t>[15]</w:t>
      </w:r>
      <w:r w:rsidRPr="004B4FB0">
        <w:rPr>
          <w:lang w:val="en-GB"/>
        </w:rPr>
        <w:fldChar w:fldCharType="end"/>
      </w:r>
      <w:bookmarkEnd w:id="10"/>
      <w:r w:rsidRPr="004F69FC">
        <w:t xml:space="preserve">. </w:t>
      </w:r>
      <w:r>
        <w:t>A medicine dispenser that delivers medication intake reminders</w:t>
      </w:r>
      <w:r w:rsidRPr="002C5D6B">
        <w:t xml:space="preserve"> </w:t>
      </w:r>
      <w:r>
        <w:t>to</w:t>
      </w:r>
      <w:r w:rsidRPr="002C5D6B">
        <w:t xml:space="preserve"> smartphone</w:t>
      </w:r>
      <w:r>
        <w:t xml:space="preserve">s is proposed in </w:t>
      </w:r>
      <w:r w:rsidRPr="004B4FB0">
        <w:rPr>
          <w:lang w:val="en-GB"/>
        </w:rPr>
        <w:fldChar w:fldCharType="begin" w:fldLock="1"/>
      </w:r>
      <w:r w:rsidR="00410825">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16)"},"properties":{"noteIndex":0},"schema":"https://github.com/citation-style-language/schema/raw/master/csl-citation.json"}</w:instrText>
      </w:r>
      <w:r w:rsidRPr="004B4FB0">
        <w:rPr>
          <w:lang w:val="en-GB"/>
        </w:rPr>
        <w:fldChar w:fldCharType="separate"/>
      </w:r>
      <w:r w:rsidR="00410825" w:rsidRPr="00410825">
        <w:rPr>
          <w:noProof/>
        </w:rPr>
        <w:t>[16]</w:t>
      </w:r>
      <w:r w:rsidRPr="004B4FB0">
        <w:rPr>
          <w:lang w:val="en-GB"/>
        </w:rPr>
        <w:fldChar w:fldCharType="end"/>
      </w:r>
      <w:r w:rsidRPr="002C5D6B">
        <w:t xml:space="preserve">. </w:t>
      </w:r>
      <w:r>
        <w:t xml:space="preserve">Other proposals </w:t>
      </w:r>
      <w:r>
        <w:rPr>
          <w:lang w:val="en-GB"/>
        </w:rPr>
        <w:t>remind medical intakes through the dispenser using sounds</w:t>
      </w:r>
      <w:r w:rsidRPr="004B4FB0">
        <w:rPr>
          <w:lang w:val="en-GB"/>
        </w:rPr>
        <w:t xml:space="preserve"> </w:t>
      </w:r>
      <w:r w:rsidRPr="004B4FB0">
        <w:rPr>
          <w:lang w:val="en-GB"/>
        </w:rPr>
        <w:fldChar w:fldCharType="begin" w:fldLock="1"/>
      </w:r>
      <w:r w:rsidR="00410825">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16)"},"properties":{"noteIndex":0},"schema":"https://github.com/citation-style-language/schema/raw/master/csl-citation.json"}</w:instrText>
      </w:r>
      <w:r w:rsidRPr="004B4FB0">
        <w:rPr>
          <w:lang w:val="en-GB"/>
        </w:rPr>
        <w:fldChar w:fldCharType="separate"/>
      </w:r>
      <w:r w:rsidR="00410825" w:rsidRPr="00410825">
        <w:rPr>
          <w:noProof/>
          <w:lang w:val="en-GB"/>
        </w:rPr>
        <w:t>[16]</w:t>
      </w:r>
      <w:r w:rsidRPr="004B4FB0">
        <w:rPr>
          <w:lang w:val="en-GB"/>
        </w:rPr>
        <w:fldChar w:fldCharType="end"/>
      </w:r>
      <w:r w:rsidRPr="004B4FB0">
        <w:rPr>
          <w:lang w:val="en-GB"/>
        </w:rPr>
        <w:fldChar w:fldCharType="begin" w:fldLock="1"/>
      </w:r>
      <w:r w:rsidR="00410825">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17)"},"properties":{"noteIndex":0},"schema":"https://github.com/citation-style-language/schema/raw/master/csl-citation.json"}</w:instrText>
      </w:r>
      <w:r w:rsidRPr="004B4FB0">
        <w:rPr>
          <w:lang w:val="en-GB"/>
        </w:rPr>
        <w:fldChar w:fldCharType="separate"/>
      </w:r>
      <w:r w:rsidR="00410825" w:rsidRPr="00410825">
        <w:rPr>
          <w:noProof/>
          <w:lang w:val="en-GB"/>
        </w:rPr>
        <w:t>[17]</w:t>
      </w:r>
      <w:r w:rsidRPr="004B4FB0">
        <w:rPr>
          <w:lang w:val="en-GB"/>
        </w:rPr>
        <w:fldChar w:fldCharType="end"/>
      </w:r>
      <w:r w:rsidRPr="004B4FB0">
        <w:rPr>
          <w:lang w:val="en-GB"/>
        </w:rPr>
        <w:fldChar w:fldCharType="begin" w:fldLock="1"/>
      </w:r>
      <w:r w:rsidR="00410825">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18]","plainTextFormattedCitation":"[18]","previouslyFormattedCitation":"(18)"},"properties":{"noteIndex":0},"schema":"https://github.com/citation-style-language/schema/raw/master/csl-citation.json"}</w:instrText>
      </w:r>
      <w:r w:rsidRPr="004B4FB0">
        <w:rPr>
          <w:lang w:val="en-GB"/>
        </w:rPr>
        <w:fldChar w:fldCharType="separate"/>
      </w:r>
      <w:r w:rsidR="00410825" w:rsidRPr="00410825">
        <w:rPr>
          <w:noProof/>
          <w:lang w:val="en-GB"/>
        </w:rPr>
        <w:t>[18]</w:t>
      </w:r>
      <w:r w:rsidRPr="004B4FB0">
        <w:rPr>
          <w:lang w:val="en-GB"/>
        </w:rPr>
        <w:fldChar w:fldCharType="end"/>
      </w:r>
      <w:r w:rsidRPr="004B4FB0">
        <w:rPr>
          <w:lang w:val="en-GB"/>
        </w:rPr>
        <w:t xml:space="preserve">, </w:t>
      </w:r>
      <w:r>
        <w:rPr>
          <w:lang w:val="en-GB"/>
        </w:rPr>
        <w:t>lights</w:t>
      </w:r>
      <w:r w:rsidRPr="004B4FB0">
        <w:rPr>
          <w:lang w:val="en-GB"/>
        </w:rPr>
        <w:t xml:space="preserve"> </w:t>
      </w:r>
      <w:r w:rsidRPr="004B4FB0">
        <w:rPr>
          <w:lang w:val="en-GB"/>
        </w:rPr>
        <w:fldChar w:fldCharType="begin" w:fldLock="1"/>
      </w:r>
      <w:r w:rsidR="00410825">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19)"},"properties":{"noteIndex":0},"schema":"https://github.com/citation-style-language/schema/raw/master/csl-citation.json"}</w:instrText>
      </w:r>
      <w:r w:rsidRPr="004B4FB0">
        <w:rPr>
          <w:lang w:val="en-GB"/>
        </w:rPr>
        <w:fldChar w:fldCharType="separate"/>
      </w:r>
      <w:r w:rsidR="00410825" w:rsidRPr="00410825">
        <w:rPr>
          <w:noProof/>
          <w:lang w:val="en-GB"/>
        </w:rPr>
        <w:t>[19]</w:t>
      </w:r>
      <w:r w:rsidRPr="004B4FB0">
        <w:rPr>
          <w:lang w:val="en-GB"/>
        </w:rPr>
        <w:fldChar w:fldCharType="end"/>
      </w:r>
      <w:r w:rsidRPr="004B4FB0">
        <w:rPr>
          <w:lang w:val="en-GB"/>
        </w:rPr>
        <w:fldChar w:fldCharType="begin" w:fldLock="1"/>
      </w:r>
      <w:r w:rsidR="00410825">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0)"},"properties":{"noteIndex":0},"schema":"https://github.com/citation-style-language/schema/raw/master/csl-citation.json"}</w:instrText>
      </w:r>
      <w:r w:rsidRPr="004B4FB0">
        <w:rPr>
          <w:lang w:val="en-GB"/>
        </w:rPr>
        <w:fldChar w:fldCharType="separate"/>
      </w:r>
      <w:r w:rsidR="00410825" w:rsidRPr="00410825">
        <w:rPr>
          <w:noProof/>
          <w:lang w:val="en-GB"/>
        </w:rPr>
        <w:t>[20]</w:t>
      </w:r>
      <w:r w:rsidRPr="004B4FB0">
        <w:rPr>
          <w:lang w:val="en-GB"/>
        </w:rPr>
        <w:fldChar w:fldCharType="end"/>
      </w:r>
      <w:r w:rsidRPr="004B4FB0">
        <w:rPr>
          <w:lang w:val="en-GB"/>
        </w:rPr>
        <w:t xml:space="preserve">, </w:t>
      </w:r>
      <w:r>
        <w:rPr>
          <w:lang w:val="en-GB"/>
        </w:rPr>
        <w:t>or both</w:t>
      </w:r>
      <w:r w:rsidRPr="004B4FB0">
        <w:rPr>
          <w:lang w:val="en-GB"/>
        </w:rPr>
        <w:t xml:space="preserve"> </w:t>
      </w:r>
      <w:r w:rsidRPr="004B4FB0">
        <w:rPr>
          <w:lang w:val="en-GB"/>
        </w:rPr>
        <w:fldChar w:fldCharType="begin" w:fldLock="1"/>
      </w:r>
      <w:r w:rsidR="00410825">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21)"},"properties":{"noteIndex":0},"schema":"https://github.com/citation-style-language/schema/raw/master/csl-citation.json"}</w:instrText>
      </w:r>
      <w:r w:rsidRPr="004B4FB0">
        <w:rPr>
          <w:lang w:val="en-GB"/>
        </w:rPr>
        <w:fldChar w:fldCharType="separate"/>
      </w:r>
      <w:r w:rsidR="00410825" w:rsidRPr="00410825">
        <w:rPr>
          <w:noProof/>
          <w:lang w:val="en-GB"/>
        </w:rPr>
        <w:t>[21]</w:t>
      </w:r>
      <w:r w:rsidRPr="004B4FB0">
        <w:rPr>
          <w:lang w:val="en-GB"/>
        </w:rPr>
        <w:fldChar w:fldCharType="end"/>
      </w:r>
      <w:r w:rsidRPr="004B4FB0">
        <w:rPr>
          <w:lang w:val="en-GB"/>
        </w:rPr>
        <w:fldChar w:fldCharType="begin" w:fldLock="1"/>
      </w:r>
      <w:r w:rsidR="00410825">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15)"},"properties":{"noteIndex":0},"schema":"https://github.com/citation-style-language/schema/raw/master/csl-citation.json"}</w:instrText>
      </w:r>
      <w:r w:rsidRPr="004B4FB0">
        <w:rPr>
          <w:lang w:val="en-GB"/>
        </w:rPr>
        <w:fldChar w:fldCharType="separate"/>
      </w:r>
      <w:r w:rsidR="00410825" w:rsidRPr="00410825">
        <w:rPr>
          <w:noProof/>
          <w:lang w:val="en-GB"/>
        </w:rPr>
        <w:t>[15]</w:t>
      </w:r>
      <w:r w:rsidRPr="004B4FB0">
        <w:rPr>
          <w:lang w:val="en-GB"/>
        </w:rPr>
        <w:fldChar w:fldCharType="end"/>
      </w:r>
      <w:r w:rsidRPr="004B4FB0">
        <w:rPr>
          <w:lang w:val="en-GB"/>
        </w:rPr>
        <w:t xml:space="preserve">. </w:t>
      </w:r>
      <w:r>
        <w:rPr>
          <w:lang w:val="en-GB"/>
        </w:rPr>
        <w:t>The smart dispensers proposed in</w:t>
      </w:r>
      <w:r w:rsidRPr="004B4FB0">
        <w:rPr>
          <w:lang w:val="en-GB"/>
        </w:rPr>
        <w:t xml:space="preserve"> </w:t>
      </w:r>
      <w:r w:rsidRPr="004B4FB0">
        <w:rPr>
          <w:lang w:val="en-GB"/>
        </w:rPr>
        <w:fldChar w:fldCharType="begin" w:fldLock="1"/>
      </w:r>
      <w:r w:rsidR="00410825">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9)"},"properties":{"noteIndex":0},"schema":"https://github.com/citation-style-language/schema/raw/master/csl-citation.json"}</w:instrText>
      </w:r>
      <w:r w:rsidRPr="004B4FB0">
        <w:rPr>
          <w:lang w:val="en-GB"/>
        </w:rPr>
        <w:fldChar w:fldCharType="separate"/>
      </w:r>
      <w:r w:rsidR="00410825" w:rsidRPr="00410825">
        <w:rPr>
          <w:noProof/>
          <w:lang w:val="en-GB"/>
        </w:rPr>
        <w:t>[9]</w:t>
      </w:r>
      <w:r w:rsidRPr="004B4FB0">
        <w:rPr>
          <w:lang w:val="en-GB"/>
        </w:rPr>
        <w:fldChar w:fldCharType="end"/>
      </w:r>
      <w:r>
        <w:rPr>
          <w:lang w:val="en-GB"/>
        </w:rPr>
        <w:t xml:space="preserve">, </w:t>
      </w:r>
      <w:r w:rsidRPr="004B4FB0">
        <w:rPr>
          <w:lang w:val="en-GB"/>
        </w:rPr>
        <w:fldChar w:fldCharType="begin" w:fldLock="1"/>
      </w:r>
      <w:r w:rsidR="00410825">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0)"},"properties":{"noteIndex":0},"schema":"https://github.com/citation-style-language/schema/raw/master/csl-citation.json"}</w:instrText>
      </w:r>
      <w:r w:rsidRPr="004B4FB0">
        <w:rPr>
          <w:lang w:val="en-GB"/>
        </w:rPr>
        <w:fldChar w:fldCharType="separate"/>
      </w:r>
      <w:r w:rsidR="00410825" w:rsidRPr="00410825">
        <w:rPr>
          <w:noProof/>
          <w:lang w:val="en-GB"/>
        </w:rPr>
        <w:t>[20]</w:t>
      </w:r>
      <w:r w:rsidRPr="004B4FB0">
        <w:rPr>
          <w:lang w:val="en-GB"/>
        </w:rPr>
        <w:fldChar w:fldCharType="end"/>
      </w:r>
      <w:r>
        <w:rPr>
          <w:lang w:val="en-GB"/>
        </w:rPr>
        <w:t xml:space="preserve">, </w:t>
      </w:r>
      <w:r w:rsidRPr="004B4FB0">
        <w:rPr>
          <w:lang w:val="en-GB"/>
        </w:rPr>
        <w:fldChar w:fldCharType="begin" w:fldLock="1"/>
      </w:r>
      <w:r w:rsidR="00410825">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16)"},"properties":{"noteIndex":0},"schema":"https://github.com/citation-style-language/schema/raw/master/csl-citation.json"}</w:instrText>
      </w:r>
      <w:r w:rsidRPr="004B4FB0">
        <w:rPr>
          <w:lang w:val="en-GB"/>
        </w:rPr>
        <w:fldChar w:fldCharType="separate"/>
      </w:r>
      <w:r w:rsidR="00410825" w:rsidRPr="00410825">
        <w:rPr>
          <w:noProof/>
          <w:lang w:val="en-GB"/>
        </w:rPr>
        <w:t>[16]</w:t>
      </w:r>
      <w:r w:rsidRPr="004B4FB0">
        <w:rPr>
          <w:lang w:val="en-GB"/>
        </w:rPr>
        <w:fldChar w:fldCharType="end"/>
      </w:r>
      <w:r w:rsidRPr="004B4FB0">
        <w:rPr>
          <w:lang w:val="en-GB"/>
        </w:rPr>
        <w:t xml:space="preserve">, </w:t>
      </w:r>
      <w:r w:rsidRPr="004B4FB0">
        <w:rPr>
          <w:lang w:val="en-GB"/>
        </w:rPr>
        <w:fldChar w:fldCharType="begin" w:fldLock="1"/>
      </w:r>
      <w:r w:rsidR="00410825">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7)"},"properties":{"noteIndex":0},"schema":"https://github.com/citation-style-language/schema/raw/master/csl-citation.json"}</w:instrText>
      </w:r>
      <w:r w:rsidRPr="004B4FB0">
        <w:rPr>
          <w:lang w:val="en-GB"/>
        </w:rPr>
        <w:fldChar w:fldCharType="separate"/>
      </w:r>
      <w:r w:rsidR="00410825" w:rsidRPr="00410825">
        <w:rPr>
          <w:noProof/>
          <w:lang w:val="en-GB"/>
        </w:rPr>
        <w:t>[7]</w:t>
      </w:r>
      <w:r w:rsidRPr="004B4FB0">
        <w:rPr>
          <w:lang w:val="en-GB"/>
        </w:rPr>
        <w:fldChar w:fldCharType="end"/>
      </w:r>
      <w:r w:rsidRPr="004B4FB0">
        <w:rPr>
          <w:lang w:val="en-GB"/>
        </w:rPr>
        <w:t xml:space="preserve">, </w:t>
      </w:r>
      <w:r w:rsidRPr="004B4FB0">
        <w:rPr>
          <w:lang w:val="en-GB"/>
        </w:rPr>
        <w:fldChar w:fldCharType="begin" w:fldLock="1"/>
      </w:r>
      <w:r w:rsidR="00410825">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21)"},"properties":{"noteIndex":0},"schema":"https://github.com/citation-style-language/schema/raw/master/csl-citation.json"}</w:instrText>
      </w:r>
      <w:r w:rsidRPr="004B4FB0">
        <w:rPr>
          <w:lang w:val="en-GB"/>
        </w:rPr>
        <w:fldChar w:fldCharType="separate"/>
      </w:r>
      <w:r w:rsidR="00410825" w:rsidRPr="00410825">
        <w:rPr>
          <w:noProof/>
          <w:lang w:val="en-GB"/>
        </w:rPr>
        <w:t>[21]</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00410825">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15)"},"properties":{"noteIndex":0},"schema":"https://github.com/citation-style-language/schema/raw/master/csl-citation.json"}</w:instrText>
      </w:r>
      <w:r w:rsidRPr="004B4FB0">
        <w:rPr>
          <w:lang w:val="en-GB"/>
        </w:rPr>
        <w:fldChar w:fldCharType="separate"/>
      </w:r>
      <w:r w:rsidR="00410825" w:rsidRPr="00410825">
        <w:rPr>
          <w:noProof/>
          <w:lang w:val="en-GB"/>
        </w:rPr>
        <w:t>[15]</w:t>
      </w:r>
      <w:r w:rsidRPr="004B4FB0">
        <w:rPr>
          <w:lang w:val="en-GB"/>
        </w:rPr>
        <w:fldChar w:fldCharType="end"/>
      </w:r>
      <w:r w:rsidRPr="004B4FB0">
        <w:rPr>
          <w:lang w:val="en-GB"/>
        </w:rPr>
        <w:t xml:space="preserve"> </w:t>
      </w:r>
      <w:r>
        <w:rPr>
          <w:lang w:val="en-GB"/>
        </w:rPr>
        <w:t>do not</w:t>
      </w:r>
      <w:r w:rsidRPr="004B4FB0">
        <w:rPr>
          <w:lang w:val="en-GB"/>
        </w:rPr>
        <w:t xml:space="preserve"> implement</w:t>
      </w:r>
      <w:r>
        <w:rPr>
          <w:lang w:val="en-GB"/>
        </w:rPr>
        <w:t xml:space="preserve"> person detection to know if the patient is physically close to the dispenser</w:t>
      </w:r>
      <w:r w:rsidRPr="004B4FB0">
        <w:rPr>
          <w:lang w:val="en-GB"/>
        </w:rPr>
        <w:t xml:space="preserve">. </w:t>
      </w:r>
      <w:r w:rsidRPr="00541A6D">
        <w:t xml:space="preserve">In </w:t>
      </w:r>
      <w:r w:rsidRPr="004B4FB0">
        <w:rPr>
          <w:lang w:val="en-GB"/>
        </w:rPr>
        <w:fldChar w:fldCharType="begin" w:fldLock="1"/>
      </w:r>
      <w:r w:rsidR="00410825">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17)"},"properties":{"noteIndex":0},"schema":"https://github.com/citation-style-language/schema/raw/master/csl-citation.json"}</w:instrText>
      </w:r>
      <w:r w:rsidRPr="004B4FB0">
        <w:rPr>
          <w:lang w:val="en-GB"/>
        </w:rPr>
        <w:fldChar w:fldCharType="separate"/>
      </w:r>
      <w:r w:rsidR="00410825" w:rsidRPr="00410825">
        <w:rPr>
          <w:noProof/>
        </w:rPr>
        <w:t>[17]</w:t>
      </w:r>
      <w:r w:rsidRPr="004B4FB0">
        <w:rPr>
          <w:lang w:val="en-GB"/>
        </w:rPr>
        <w:fldChar w:fldCharType="end"/>
      </w:r>
      <w:r w:rsidRPr="00541A6D">
        <w:t xml:space="preserve">, patient presence is detected using infrared, and in </w:t>
      </w:r>
      <w:r w:rsidRPr="004B4FB0">
        <w:rPr>
          <w:lang w:val="en-GB"/>
        </w:rPr>
        <w:fldChar w:fldCharType="begin" w:fldLock="1"/>
      </w:r>
      <w:r w:rsidR="00410825">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22)"},"properties":{"noteIndex":0},"schema":"https://github.com/citation-style-language/schema/raw/master/csl-citation.json"}</w:instrText>
      </w:r>
      <w:r w:rsidRPr="004B4FB0">
        <w:rPr>
          <w:lang w:val="en-GB"/>
        </w:rPr>
        <w:fldChar w:fldCharType="separate"/>
      </w:r>
      <w:r w:rsidR="00410825" w:rsidRPr="00410825">
        <w:rPr>
          <w:noProof/>
          <w:lang w:val="en-GB"/>
        </w:rPr>
        <w:t>[22]</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sidR="00410825">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19)"},"properties":{"noteIndex":0},"schema":"https://github.com/citation-style-language/schema/raw/master/csl-citation.json"}</w:instrText>
      </w:r>
      <w:r w:rsidRPr="004B4FB0">
        <w:rPr>
          <w:lang w:val="en-GB"/>
        </w:rPr>
        <w:fldChar w:fldCharType="separate"/>
      </w:r>
      <w:r w:rsidR="00410825" w:rsidRPr="00410825">
        <w:rPr>
          <w:noProof/>
          <w:lang w:val="en-GB"/>
        </w:rPr>
        <w:t>[19]</w:t>
      </w:r>
      <w:r w:rsidRPr="004B4FB0">
        <w:rPr>
          <w:lang w:val="en-GB"/>
        </w:rPr>
        <w:fldChar w:fldCharType="end"/>
      </w:r>
      <w:r w:rsidRPr="004B4FB0">
        <w:rPr>
          <w:lang w:val="en-GB"/>
        </w:rPr>
        <w:t xml:space="preserve"> </w:t>
      </w:r>
      <w:r>
        <w:rPr>
          <w:lang w:val="en-GB"/>
        </w:rPr>
        <w:t>using</w:t>
      </w:r>
      <w:r w:rsidRPr="004B4FB0">
        <w:rPr>
          <w:lang w:val="en-GB"/>
        </w:rPr>
        <w:t xml:space="preserve"> </w:t>
      </w:r>
      <w:r>
        <w:rPr>
          <w:lang w:val="en-GB"/>
        </w:rPr>
        <w:t>ultrasounds</w:t>
      </w:r>
      <w:r w:rsidRPr="004B4FB0">
        <w:rPr>
          <w:lang w:val="en-GB"/>
        </w:rPr>
        <w:t xml:space="preserve">. </w:t>
      </w:r>
      <w:r>
        <w:rPr>
          <w:lang w:val="en-GB"/>
        </w:rPr>
        <w:t>On the other hand</w:t>
      </w:r>
      <w:r w:rsidRPr="004B4FB0">
        <w:rPr>
          <w:lang w:val="en-GB"/>
        </w:rPr>
        <w:t xml:space="preserve">, </w:t>
      </w:r>
      <w:r w:rsidRPr="004B4FB0">
        <w:rPr>
          <w:lang w:val="en-GB"/>
        </w:rPr>
        <w:fldChar w:fldCharType="begin" w:fldLock="1"/>
      </w:r>
      <w:r w:rsidR="00410825">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mendeley":{"formattedCitation":"[7], [9]","plainTextFormattedCitation":"[7], [9]","previouslyFormattedCitation":"(7,9)"},"properties":{"noteIndex":0},"schema":"https://github.com/citation-style-language/schema/raw/master/csl-citation.json"}</w:instrText>
      </w:r>
      <w:r w:rsidRPr="004B4FB0">
        <w:rPr>
          <w:lang w:val="en-GB"/>
        </w:rPr>
        <w:fldChar w:fldCharType="separate"/>
      </w:r>
      <w:r w:rsidR="00410825" w:rsidRPr="00410825">
        <w:rPr>
          <w:noProof/>
          <w:lang w:val="en-GB"/>
        </w:rPr>
        <w:t>[7], [9]</w:t>
      </w:r>
      <w:r w:rsidRPr="004B4FB0">
        <w:rPr>
          <w:lang w:val="en-GB"/>
        </w:rPr>
        <w:fldChar w:fldCharType="end"/>
      </w:r>
      <w:r w:rsidRPr="004B4FB0">
        <w:rPr>
          <w:lang w:val="en-GB"/>
        </w:rPr>
        <w:t xml:space="preserve"> </w:t>
      </w:r>
      <w:r>
        <w:rPr>
          <w:lang w:val="en-GB"/>
        </w:rPr>
        <w:t xml:space="preserve">are designed to detect vital signs of the patient, do not emit reminders, but they notify the caregivers whether the patient has really removed the medication from the dispenser or not. </w:t>
      </w:r>
    </w:p>
    <w:p w14:paraId="0E01312C" w14:textId="6997CCB0" w:rsidR="003C2E90" w:rsidRPr="004B4FB0" w:rsidRDefault="003C2E90" w:rsidP="003C2E90">
      <w:pPr>
        <w:rPr>
          <w:lang w:val="en-GB"/>
        </w:rPr>
      </w:pPr>
      <w:r w:rsidRPr="00944837">
        <w:lastRenderedPageBreak/>
        <w:t xml:space="preserve">The dispenser proposed in </w:t>
      </w:r>
      <w:r w:rsidRPr="004B4FB0">
        <w:rPr>
          <w:lang w:val="en-GB"/>
        </w:rPr>
        <w:fldChar w:fldCharType="begin" w:fldLock="1"/>
      </w:r>
      <w:r w:rsidR="00410825">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22)"},"properties":{"noteIndex":0},"schema":"https://github.com/citation-style-language/schema/raw/master/csl-citation.json"}</w:instrText>
      </w:r>
      <w:r w:rsidRPr="004B4FB0">
        <w:rPr>
          <w:lang w:val="en-GB"/>
        </w:rPr>
        <w:fldChar w:fldCharType="separate"/>
      </w:r>
      <w:r w:rsidR="00410825" w:rsidRPr="00410825">
        <w:rPr>
          <w:noProof/>
        </w:rPr>
        <w:t>[22]</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at the right timing.</w:t>
      </w:r>
    </w:p>
    <w:p w14:paraId="5EC82C3D" w14:textId="7A564406" w:rsidR="003C2E90" w:rsidRDefault="003C2E90" w:rsidP="003C2E90">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rsidR="00410825">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17], [19]","plainTextFormattedCitation":"[17], [19]","previouslyFormattedCitation":"(17,19)"},"properties":{"noteIndex":0},"schema":"https://github.com/citation-style-language/schema/raw/master/csl-citation.json"}</w:instrText>
      </w:r>
      <w:r w:rsidRPr="004B4FB0">
        <w:rPr>
          <w:lang w:val="en-GB"/>
        </w:rPr>
        <w:fldChar w:fldCharType="separate"/>
      </w:r>
      <w:r w:rsidR="00410825" w:rsidRPr="00410825">
        <w:rPr>
          <w:noProof/>
        </w:rPr>
        <w:t>[17], [19]</w:t>
      </w:r>
      <w:r w:rsidRPr="004B4FB0">
        <w:rPr>
          <w:lang w:val="en-GB"/>
        </w:rPr>
        <w:fldChar w:fldCharType="end"/>
      </w:r>
      <w:r>
        <w:rPr>
          <w:lang w:val="en-GB"/>
        </w:rPr>
        <w:t xml:space="preserve">, the medication can be removed by any person who is close to the dispenser at the right time. Other works, like </w:t>
      </w:r>
      <w:r w:rsidRPr="004B4FB0">
        <w:rPr>
          <w:lang w:val="en-GB"/>
        </w:rPr>
        <w:fldChar w:fldCharType="begin" w:fldLock="1"/>
      </w:r>
      <w:r w:rsidR="00410825">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7)"},"properties":{"noteIndex":0},"schema":"https://github.com/citation-style-language/schema/raw/master/csl-citation.json"}</w:instrText>
      </w:r>
      <w:r w:rsidRPr="004B4FB0">
        <w:rPr>
          <w:lang w:val="en-GB"/>
        </w:rPr>
        <w:fldChar w:fldCharType="separate"/>
      </w:r>
      <w:r w:rsidR="00410825" w:rsidRPr="00410825">
        <w:rPr>
          <w:noProof/>
          <w:lang w:val="en-GB"/>
        </w:rPr>
        <w:t>[7]</w:t>
      </w:r>
      <w:r w:rsidRPr="004B4FB0">
        <w:rPr>
          <w:lang w:val="en-GB"/>
        </w:rPr>
        <w:fldChar w:fldCharType="end"/>
      </w:r>
      <w:r w:rsidRPr="004B4FB0">
        <w:rPr>
          <w:lang w:val="en-GB"/>
        </w:rPr>
        <w:fldChar w:fldCharType="begin" w:fldLock="1"/>
      </w:r>
      <w:r w:rsidR="00410825">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22)"},"properties":{"noteIndex":0},"schema":"https://github.com/citation-style-language/schema/raw/master/csl-citation.json"}</w:instrText>
      </w:r>
      <w:r w:rsidRPr="004B4FB0">
        <w:rPr>
          <w:lang w:val="en-GB"/>
        </w:rPr>
        <w:fldChar w:fldCharType="separate"/>
      </w:r>
      <w:r w:rsidR="00410825" w:rsidRPr="00410825">
        <w:rPr>
          <w:noProof/>
          <w:lang w:val="en-GB"/>
        </w:rPr>
        <w:t>[22]</w:t>
      </w:r>
      <w:r w:rsidRPr="004B4FB0">
        <w:rPr>
          <w:lang w:val="en-GB"/>
        </w:rPr>
        <w:fldChar w:fldCharType="end"/>
      </w:r>
      <w:r w:rsidRPr="004B4FB0">
        <w:rPr>
          <w:lang w:val="en-GB"/>
        </w:rPr>
        <w:fldChar w:fldCharType="begin" w:fldLock="1"/>
      </w:r>
      <w:r w:rsidR="00410825">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21)"},"properties":{"noteIndex":0},"schema":"https://github.com/citation-style-language/schema/raw/master/csl-citation.json"}</w:instrText>
      </w:r>
      <w:r w:rsidRPr="004B4FB0">
        <w:rPr>
          <w:lang w:val="en-GB"/>
        </w:rPr>
        <w:fldChar w:fldCharType="separate"/>
      </w:r>
      <w:r w:rsidR="00410825" w:rsidRPr="00410825">
        <w:rPr>
          <w:noProof/>
          <w:lang w:val="en-GB"/>
        </w:rPr>
        <w:t>[21]</w:t>
      </w:r>
      <w:r w:rsidRPr="004B4FB0">
        <w:rPr>
          <w:lang w:val="en-GB"/>
        </w:rPr>
        <w:fldChar w:fldCharType="end"/>
      </w:r>
      <w:r>
        <w:rPr>
          <w:lang w:val="en-GB"/>
        </w:rPr>
        <w:t xml:space="preserve">, try to identify the user, but the proposed mechanisms are easy to overcome. In </w:t>
      </w:r>
      <w:r w:rsidRPr="004B4FB0">
        <w:rPr>
          <w:lang w:val="en-GB"/>
        </w:rPr>
        <w:fldChar w:fldCharType="begin" w:fldLock="1"/>
      </w:r>
      <w:r w:rsidR="00410825">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9)"},"properties":{"noteIndex":0},"schema":"https://github.com/citation-style-language/schema/raw/master/csl-citation.json"}</w:instrText>
      </w:r>
      <w:r w:rsidRPr="004B4FB0">
        <w:rPr>
          <w:lang w:val="en-GB"/>
        </w:rPr>
        <w:fldChar w:fldCharType="separate"/>
      </w:r>
      <w:r w:rsidR="00410825" w:rsidRPr="00410825">
        <w:rPr>
          <w:noProof/>
        </w:rPr>
        <w:t>[9]</w:t>
      </w:r>
      <w:r w:rsidRPr="004B4FB0">
        <w:rPr>
          <w:lang w:val="en-GB"/>
        </w:rPr>
        <w:fldChar w:fldCharType="end"/>
      </w:r>
      <w:r>
        <w:rPr>
          <w:lang w:val="en-GB"/>
        </w:rPr>
        <w:t>, fingerprint detection is used to identify the patient, but it requires that the person has enough skills and abilities to operate the system.</w:t>
      </w:r>
    </w:p>
    <w:p w14:paraId="40561666" w14:textId="77777777" w:rsidR="003C2E90" w:rsidRPr="002963B5" w:rsidRDefault="003C2E90" w:rsidP="003C2E90">
      <w:r>
        <w:rPr>
          <w:lang w:val="en-GB"/>
        </w:rPr>
        <w:t>Previous works have motivated us to propose a new smart medicine dispenser that is able to deliver notifications to both elderly people and caregivers, automatically provide the right medication at a pre-established schedule, ensures user authentication and is easy to operate. A smartphone application will complement the dispenser operation by allowing remote notifications and its configuration and management.</w:t>
      </w:r>
    </w:p>
    <w:p w14:paraId="41A612A8" w14:textId="77777777" w:rsidR="00E34AD7" w:rsidRDefault="00274F9B" w:rsidP="00C1537C">
      <w:pPr>
        <w:pStyle w:val="Ttulo1"/>
        <w:rPr>
          <w:szCs w:val="20"/>
          <w:lang w:eastAsia="en-US"/>
        </w:rPr>
      </w:pPr>
      <w:bookmarkStart w:id="11" w:name="OLE_LINK3"/>
      <w:bookmarkStart w:id="12" w:name="OLE_LINK4"/>
      <w:bookmarkStart w:id="13" w:name="_Hlk38434549"/>
      <w:r>
        <w:rPr>
          <w:lang w:eastAsia="en-US"/>
        </w:rPr>
        <w:t xml:space="preserve">Features of </w:t>
      </w:r>
      <w:r w:rsidR="00C04AFC">
        <w:rPr>
          <w:lang w:eastAsia="en-US"/>
        </w:rPr>
        <w:t xml:space="preserve">the </w:t>
      </w:r>
      <w:r w:rsidR="00CC6E42">
        <w:rPr>
          <w:lang w:eastAsia="en-US"/>
        </w:rPr>
        <w:t>Proposed System</w:t>
      </w:r>
      <w:bookmarkEnd w:id="11"/>
      <w:bookmarkEnd w:id="12"/>
    </w:p>
    <w:bookmarkEnd w:id="13"/>
    <w:p w14:paraId="1B269B70" w14:textId="268FE0CD"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C65650" w:rsidRPr="00C65650">
        <w:rPr>
          <w:lang w:val="en-GB"/>
        </w:rPr>
        <w:t xml:space="preserve">All this forms a </w:t>
      </w:r>
      <w:commentRangeStart w:id="14"/>
      <w:r w:rsidR="00C65650" w:rsidRPr="00C65650">
        <w:rPr>
          <w:lang w:val="en-GB"/>
        </w:rPr>
        <w:t>wireless sensor network</w:t>
      </w:r>
      <w:commentRangeEnd w:id="14"/>
      <w:r w:rsidR="00175F4F">
        <w:rPr>
          <w:rStyle w:val="Refdecomentario"/>
        </w:rPr>
        <w:commentReference w:id="14"/>
      </w:r>
      <w:r w:rsidR="00C65650" w:rsidRPr="00C65650">
        <w:rPr>
          <w:lang w:val="en-GB"/>
        </w:rPr>
        <w:t xml:space="preserve"> </w:t>
      </w:r>
      <w:r w:rsidR="00E34AD7" w:rsidRPr="00BC17AB">
        <w:rPr>
          <w:lang w:val="en-GB"/>
        </w:rPr>
        <w:t xml:space="preserve">(WSN) </w:t>
      </w:r>
      <w:r w:rsidR="00E34AD7">
        <w:rPr>
          <w:lang w:val="es-US"/>
        </w:rPr>
        <w:fldChar w:fldCharType="begin" w:fldLock="1"/>
      </w:r>
      <w:r w:rsidR="00410825">
        <w:rPr>
          <w:lang w:val="en-GB"/>
        </w:rPr>
        <w:instrText>ADDIN CSL_CITATION {"citationItems":[{"id":"ITEM-1","itemData":{"DOI":"10.1088/1757-899X/518/5/052022","ISBN":"*****************","ISSN":"1757899X","abstract":"In the last decade the healthcare monitoring schemes have drawn significant considerations of the researchers. With over a decennary concerning muscular lookup or improvement, wireless sensor network science has been rising as much an achievable solution in imitation of numerous revolutionary applications. In that paper, we outline a Wi-Fi sensor network blueprint as we bear advanced the usage of open-source hardware platforms, Arduino yet Raspberry Pi. The scheme is affordable yet very scalable each of phrases of the kind over sensors or the range concerning sensor nodes, who makes it pleasant applicable because of a large choice about functions associated to environmental monitoring. Whole plan construction then the diagram concerning hardware or software elements are offered into specifics in this paper. Some sample outgiving or excuse results are also to show the usefulness over the dictation toughness Moreover working with the intelligent backend scheme construction this scheme can too offer instant physician information in situation if emergency situation occurs without doctors near the side. The outcome of the study offers a present medical care through whole hospital, and the recently invented tag may bring an important change to typical health care process chiefly in patient care.","author":[{"dropping-particle":"","family":"Mohsin Alabassby","given":"Bahaa Faiz Noory","non-dropping-particle":"","parse-names":false,"suffix":""},{"dropping-particle":"","family":"Mahdi","given":"Jinan Fadhil","non-dropping-particle":"","parse-names":false,"suffix":""},{"dropping-particle":"","family":"Kadhim","given":"Mohammed Aboud","non-dropping-particle":"","parse-names":false,"suffix":""}],"collection-title":"IOP Conference Series-Materials Science and Engineering","container-title":"IOP Conference Series: Materials Science and Engineering","id":"ITEM-1","issue":"5","issued":{"date-parts":[["2019"]]},"title":"Design and Implementation WSN Based on Raspberry Pi for Medical Application","type":"chapter","volume":"518"},"uris":["http://www.mendeley.com/documents/?uuid=27b80138-4a19-4e2e-a6c4-33afe305e16b"]},{"id":"ITEM-2","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2","issued":{"date-parts":[["2019","8","29"]]},"page":"41-55","publisher":"Springer, Cham","title":"IoT-Based System to Help Care for Dependent Elderly","type":"paper-conference","volume":"895"},"uris":["http://www.mendeley.com/documents/?uuid=18b2db8a-e9b5-3c44-a296-dd133c0e04fa"]},{"id":"ITEM-3","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3","issued":{"date-parts":[["2018"]]},"page":"410-414","title":"Smart medicine dispenser","type":"paper-conference"},"uris":["http://www.mendeley.com/documents/?uuid=194d545e-e55d-480d-b7b4-385de2e8e1b6"]}],"mendeley":{"formattedCitation":"[5], [17], [23]","plainTextFormattedCitation":"[5], [17], [23]","previouslyFormattedCitation":"(5,17,23)"},"properties":{"noteIndex":0},"schema":"https://github.com/citation-style-language/schema/raw/master/csl-citation.json"}</w:instrText>
      </w:r>
      <w:r w:rsidR="00E34AD7">
        <w:rPr>
          <w:lang w:val="es-US"/>
        </w:rPr>
        <w:fldChar w:fldCharType="separate"/>
      </w:r>
      <w:r w:rsidR="00410825" w:rsidRPr="00410825">
        <w:rPr>
          <w:noProof/>
          <w:lang w:val="en-GB"/>
        </w:rPr>
        <w:t>[5], [17], [23]</w:t>
      </w:r>
      <w:r w:rsidR="00E34AD7">
        <w:rPr>
          <w:lang w:val="es-US"/>
        </w:rPr>
        <w:fldChar w:fldCharType="end"/>
      </w:r>
      <w:r w:rsidR="00C65650" w:rsidRPr="00C65650">
        <w:rPr>
          <w:lang w:val="en-GB"/>
        </w:rPr>
        <w:t>, which</w:t>
      </w:r>
      <w:bookmarkStart w:id="15" w:name="OLE_LINK507"/>
      <w:r w:rsidR="00C65650" w:rsidRPr="00C65650">
        <w:rPr>
          <w:lang w:val="en-GB"/>
        </w:rPr>
        <w:t xml:space="preserve"> is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 xml:space="preserve">. </w:t>
      </w:r>
      <w:bookmarkEnd w:id="15"/>
    </w:p>
    <w:p w14:paraId="3325DA73" w14:textId="0D125F0B"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IoT-based Systems </w:t>
      </w:r>
      <w:r w:rsidR="004079BA" w:rsidRPr="00F220CE">
        <w:rPr>
          <w:lang w:val="en-GB"/>
        </w:rPr>
        <w:t xml:space="preserve">(TDDM4IoTS) </w:t>
      </w:r>
      <w:r w:rsidR="004079BA">
        <w:rPr>
          <w:lang w:val="es-US"/>
        </w:rPr>
        <w:fldChar w:fldCharType="begin" w:fldLock="1"/>
      </w:r>
      <w:r w:rsidR="00410825">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plainTextFormattedCitation":"[4]","previouslyFormattedCitation":"(4)"},"properties":{"noteIndex":0},"schema":"https://github.com/citation-style-language/schema/raw/master/csl-citation.json"}</w:instrText>
      </w:r>
      <w:r w:rsidR="004079BA">
        <w:rPr>
          <w:lang w:val="es-US"/>
        </w:rPr>
        <w:fldChar w:fldCharType="separate"/>
      </w:r>
      <w:r w:rsidR="00410825" w:rsidRPr="00410825">
        <w:rPr>
          <w:noProof/>
        </w:rPr>
        <w:t>[4]</w:t>
      </w:r>
      <w:r w:rsidR="004079BA">
        <w:rPr>
          <w:lang w:val="es-US"/>
        </w:rPr>
        <w:fldChar w:fldCharType="end"/>
      </w:r>
      <w:r w:rsidR="007D0B21" w:rsidRPr="00AF2C03">
        <w:t xml:space="preserve">. </w:t>
      </w:r>
      <w:r w:rsidR="00175F4F" w:rsidRPr="00175F4F">
        <w:rPr>
          <w:lang w:val="en-GB"/>
        </w:rPr>
        <w:t>As proof of concept</w:t>
      </w:r>
      <w:r w:rsidR="00175F4F">
        <w:rPr>
          <w:lang w:val="en-GB"/>
        </w:rPr>
        <w:t>,</w:t>
      </w:r>
      <w:r w:rsidR="00175F4F" w:rsidRPr="00175F4F">
        <w:rPr>
          <w:lang w:val="en-GB"/>
        </w:rPr>
        <w:t xml:space="preserve"> we 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 xml:space="preserve">Tabl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14:paraId="4E3A418C" w14:textId="77777777" w:rsidR="00D53CF4" w:rsidRPr="00AC67C7" w:rsidRDefault="00D53CF4" w:rsidP="00D53CF4">
      <w:pPr>
        <w:pStyle w:val="Descripcin"/>
        <w:jc w:val="center"/>
        <w:rPr>
          <w:i/>
          <w:iCs/>
          <w:lang w:val="en-GB"/>
        </w:rPr>
      </w:pPr>
      <w:bookmarkStart w:id="16" w:name="_Ref38133693"/>
      <w:bookmarkStart w:id="17" w:name="_Ref38133686"/>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16"/>
      <w:r w:rsidRPr="00AC67C7">
        <w:rPr>
          <w:lang w:val="en-GB"/>
        </w:rPr>
        <w:t xml:space="preserve">. </w:t>
      </w:r>
      <w:bookmarkEnd w:id="17"/>
      <w:r w:rsidR="00175F4F" w:rsidRPr="00AC67C7">
        <w:rPr>
          <w:lang w:val="en-GB"/>
        </w:rPr>
        <w:t>Patient treatment medications.</w:t>
      </w:r>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2"/>
        <w:gridCol w:w="1800"/>
        <w:gridCol w:w="2072"/>
      </w:tblGrid>
      <w:tr w:rsidR="00253EF5" w:rsidRPr="00AC67C7" w14:paraId="6A9533CD" w14:textId="7777777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2BF1748C" w14:textId="77777777"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18"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14:paraId="6910ECC8" w14:textId="77777777"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14:paraId="4958B143" w14:textId="77777777"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14:paraId="1FA8692B"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78F11EDA"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14:paraId="55399A2A"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14:paraId="1DDC1899"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14:paraId="570EED47"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1AD76A52"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Miglitol</w:t>
            </w:r>
          </w:p>
        </w:tc>
        <w:tc>
          <w:tcPr>
            <w:tcW w:w="1858" w:type="dxa"/>
            <w:shd w:val="clear" w:color="auto" w:fill="auto"/>
          </w:tcPr>
          <w:p w14:paraId="55167B25"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14:paraId="5A7F0C7D"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14:paraId="1F4B6D65"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72B19CC6"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14:paraId="22D84BEC"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14:paraId="5EE5571A"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14:paraId="5E02EA63"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2BB07337"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Repaglinide</w:t>
            </w:r>
          </w:p>
        </w:tc>
        <w:tc>
          <w:tcPr>
            <w:tcW w:w="1858" w:type="dxa"/>
            <w:tcBorders>
              <w:top w:val="nil"/>
              <w:bottom w:val="single" w:sz="4" w:space="0" w:color="auto"/>
            </w:tcBorders>
            <w:shd w:val="clear" w:color="auto" w:fill="auto"/>
          </w:tcPr>
          <w:p w14:paraId="2B40CF50"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14:paraId="705DEABB"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18"/>
    <w:p w14:paraId="30E6CBE1" w14:textId="77777777" w:rsidR="00D53CF4" w:rsidRPr="000B4777" w:rsidRDefault="002F501B" w:rsidP="00AC67C7">
      <w:pPr>
        <w:spacing w:before="120"/>
        <w:ind w:firstLine="0"/>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r w:rsidR="00AC67C7">
        <w:rPr>
          <w:lang w:val="en-GB"/>
        </w:rPr>
        <w:t xml:space="preserve"> </w:t>
      </w:r>
    </w:p>
    <w:p w14:paraId="21285081" w14:textId="77777777" w:rsidR="00B05D6E" w:rsidRPr="002F501B" w:rsidRDefault="00274F9B" w:rsidP="00274F9B">
      <w:pPr>
        <w:pStyle w:val="Ttulo2"/>
        <w:rPr>
          <w:lang w:val="en-GB" w:eastAsia="en-US"/>
        </w:rPr>
      </w:pPr>
      <w:r w:rsidRPr="002F501B">
        <w:rPr>
          <w:lang w:val="en-GB" w:eastAsia="en-US"/>
        </w:rPr>
        <w:t xml:space="preserve">System </w:t>
      </w:r>
      <w:r w:rsidR="00CC6E42" w:rsidRPr="002F501B">
        <w:rPr>
          <w:lang w:val="en-GB" w:eastAsia="en-US"/>
        </w:rPr>
        <w:t>Architecture</w:t>
      </w:r>
    </w:p>
    <w:p w14:paraId="22A52F92" w14:textId="4BC02F4B" w:rsidR="00B05D6E" w:rsidRDefault="00F3442B">
      <w:pPr>
        <w:pStyle w:val="NoindentNormal"/>
        <w:rPr>
          <w:lang w:val="es-US"/>
        </w:rPr>
      </w:pPr>
      <w:r w:rsidRPr="00F3442B">
        <w:rPr>
          <w:lang w:val="en-GB"/>
        </w:rPr>
        <w:t>The system architecture</w:t>
      </w:r>
      <w:r>
        <w:rPr>
          <w:lang w:val="en-GB"/>
        </w:rPr>
        <w:t>,</w:t>
      </w:r>
      <w:r w:rsidRPr="00F3442B">
        <w:rPr>
          <w:lang w:val="en-GB"/>
        </w:rPr>
        <w:t xml:space="preserve"> 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Pr>
          <w:lang w:val="es-US"/>
        </w:rPr>
        <w:fldChar w:fldCharType="begin" w:fldLock="1"/>
      </w:r>
      <w:r w:rsidR="00410825">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5]","plainTextFormattedCitation":"[5]","previouslyFormattedCitation":"(5)"},"properties":{"noteIndex":0},"schema":"https://github.com/citation-style-language/schema/raw/master/csl-citation.json"}</w:instrText>
      </w:r>
      <w:r>
        <w:rPr>
          <w:lang w:val="es-US"/>
        </w:rPr>
        <w:fldChar w:fldCharType="separate"/>
      </w:r>
      <w:r w:rsidR="00410825" w:rsidRPr="00410825">
        <w:rPr>
          <w:noProof/>
          <w:lang w:val="en-GB"/>
        </w:rPr>
        <w:t>[5]</w:t>
      </w:r>
      <w:r>
        <w:rPr>
          <w:lang w:val="es-US"/>
        </w:rPr>
        <w:fldChar w:fldCharType="end"/>
      </w:r>
      <w:r w:rsidRPr="00F3442B">
        <w:rPr>
          <w:lang w:val="en-GB"/>
        </w:rPr>
        <w:t xml:space="preserve">.  Each of </w:t>
      </w:r>
      <w:r>
        <w:rPr>
          <w:lang w:val="en-GB"/>
        </w:rPr>
        <w:t>its</w:t>
      </w:r>
      <w:r w:rsidRPr="00F3442B">
        <w:rPr>
          <w:lang w:val="en-GB"/>
        </w:rPr>
        <w:t xml:space="preserve"> layers is described below.</w:t>
      </w:r>
      <w:r>
        <w:rPr>
          <w:lang w:val="en-GB"/>
        </w:rPr>
        <w:t xml:space="preserve"> </w:t>
      </w:r>
    </w:p>
    <w:p w14:paraId="361EAB30" w14:textId="77777777" w:rsidR="00E34AD7" w:rsidRDefault="00D53CF4" w:rsidP="004F440E">
      <w:pPr>
        <w:ind w:firstLine="0"/>
        <w:jc w:val="center"/>
        <w:rPr>
          <w:lang w:val="es-US"/>
        </w:rPr>
      </w:pPr>
      <w:r>
        <w:rPr>
          <w:noProof/>
          <w:lang w:val="es-ES" w:eastAsia="es-ES"/>
        </w:rPr>
        <w:lastRenderedPageBreak/>
        <w:drawing>
          <wp:inline distT="0" distB="0" distL="0" distR="0" wp14:anchorId="1B04AA84" wp14:editId="1D0E5209">
            <wp:extent cx="2130425" cy="1198245"/>
            <wp:effectExtent l="0" t="0" r="3175"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30425" cy="1198245"/>
                    </a:xfrm>
                    <a:prstGeom prst="rect">
                      <a:avLst/>
                    </a:prstGeom>
                    <a:noFill/>
                    <a:ln>
                      <a:noFill/>
                    </a:ln>
                  </pic:spPr>
                </pic:pic>
              </a:graphicData>
            </a:graphic>
          </wp:inline>
        </w:drawing>
      </w:r>
    </w:p>
    <w:p w14:paraId="519A1E4A" w14:textId="77777777" w:rsidR="000E349E" w:rsidRPr="00F3442B" w:rsidRDefault="000E349E" w:rsidP="00DA4E1B">
      <w:pPr>
        <w:spacing w:before="120" w:after="120"/>
        <w:ind w:firstLine="0"/>
        <w:jc w:val="center"/>
        <w:rPr>
          <w:sz w:val="16"/>
          <w:lang w:val="en-GB"/>
        </w:rPr>
      </w:pPr>
      <w:bookmarkStart w:id="19" w:name="_Ref38419337"/>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19"/>
      <w:r w:rsidRPr="00F3442B">
        <w:rPr>
          <w:b/>
          <w:bCs/>
          <w:sz w:val="16"/>
          <w:lang w:val="en-GB"/>
        </w:rPr>
        <w:t>.</w:t>
      </w:r>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14:paraId="2088CC29" w14:textId="77777777" w:rsidR="00DA4E1B" w:rsidRPr="003F1F94" w:rsidRDefault="00DA4E1B" w:rsidP="00DA4E1B">
      <w:pPr>
        <w:ind w:firstLine="0"/>
        <w:rPr>
          <w:lang w:val="en-GB"/>
        </w:rPr>
      </w:pPr>
      <w:commentRangeStart w:id="20"/>
      <w:r w:rsidRPr="000B4777">
        <w:rPr>
          <w:i/>
        </w:rPr>
        <w:t>Sensors/</w:t>
      </w:r>
      <w:r w:rsidR="00CC6E42" w:rsidRPr="000B4777">
        <w:rPr>
          <w:i/>
        </w:rPr>
        <w:t>Actuators</w:t>
      </w:r>
      <w:commentRangeEnd w:id="20"/>
      <w:r w:rsidR="00A31447">
        <w:rPr>
          <w:rStyle w:val="Refdecomentario"/>
        </w:rPr>
        <w:commentReference w:id="20"/>
      </w:r>
      <w:r w:rsidRPr="000B4777">
        <w:t xml:space="preserve">. </w:t>
      </w:r>
      <w:bookmarkStart w:id="21" w:name="OLE_LINK135"/>
      <w:bookmarkStart w:id="22" w:name="OLE_LINK136"/>
      <w:r w:rsidR="005065F1" w:rsidRPr="005065F1">
        <w:rPr>
          <w:lang w:val="en-GB"/>
        </w:rPr>
        <w:t xml:space="preserve">This layer is made up of the sensors and actuators that are embedded in the dispenser </w:t>
      </w:r>
      <w:r w:rsidR="005065F1">
        <w:rPr>
          <w:lang w:val="en-GB"/>
        </w:rPr>
        <w:t>(</w:t>
      </w:r>
      <w:r w:rsidR="005065F1" w:rsidRPr="005065F1">
        <w:rPr>
          <w:lang w:val="en-GB"/>
        </w:rPr>
        <w:t xml:space="preserve">more details </w:t>
      </w:r>
      <w:bookmarkStart w:id="23" w:name="OLE_LINK137"/>
      <w:r w:rsidR="005065F1" w:rsidRPr="005065F1">
        <w:rPr>
          <w:lang w:val="en-GB"/>
        </w:rPr>
        <w:t>and photos</w:t>
      </w:r>
      <w:r w:rsidR="005065F1">
        <w:rPr>
          <w:lang w:val="en-GB"/>
        </w:rPr>
        <w:t xml:space="preserve"> </w:t>
      </w:r>
      <w:bookmarkEnd w:id="23"/>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 </w:t>
      </w:r>
      <w:r w:rsidR="005065F1">
        <w:rPr>
          <w:lang w:val="en-GB"/>
        </w:rPr>
        <w:t>next</w:t>
      </w:r>
      <w:r w:rsidR="005065F1" w:rsidRPr="005065F1">
        <w:rPr>
          <w:lang w:val="en-GB"/>
        </w:rPr>
        <w:t xml:space="preserve"> subsection</w:t>
      </w:r>
      <w:r w:rsidR="005065F1">
        <w:rPr>
          <w:lang w:val="en-GB"/>
        </w:rPr>
        <w:t>)</w:t>
      </w:r>
      <w:r w:rsidR="005065F1" w:rsidRPr="005065F1">
        <w:rPr>
          <w:lang w:val="en-GB"/>
        </w:rPr>
        <w:t xml:space="preserve">. </w:t>
      </w:r>
      <w:r w:rsidR="00FC24F4" w:rsidRPr="00FC24F4">
        <w:rPr>
          <w:lang w:val="en-GB"/>
        </w:rPr>
        <w:t>As 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 xml:space="preserve">a </w:t>
      </w:r>
      <w:bookmarkStart w:id="24" w:name="OLE_LINK140"/>
      <w:r w:rsidR="00FC24F4" w:rsidRPr="00FC24F4">
        <w:rPr>
          <w:lang w:val="en-GB"/>
        </w:rPr>
        <w:t>HC-SR501</w:t>
      </w:r>
      <w:bookmarkEnd w:id="24"/>
      <w:r w:rsidR="00FC24F4">
        <w:rPr>
          <w:lang w:val="en-GB"/>
        </w:rPr>
        <w:t xml:space="preserve"> </w:t>
      </w:r>
      <w:r w:rsidR="00FC24F4" w:rsidRPr="00FC24F4">
        <w:rPr>
          <w:lang w:val="en-GB"/>
        </w:rPr>
        <w:t>PIR (Passive Infrared) sensor 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 a small slot in the 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25" w:name="OLE_LINK141"/>
      <w:bookmarkStart w:id="26" w:name="OLE_LINK142"/>
      <w:r w:rsidR="00400DD8" w:rsidRPr="00400DD8">
        <w:rPr>
          <w:lang w:val="en-GB"/>
        </w:rPr>
        <w:t>servomotors</w:t>
      </w:r>
      <w:bookmarkEnd w:id="25"/>
      <w:bookmarkEnd w:id="26"/>
      <w:r w:rsidR="00CC3762">
        <w:rPr>
          <w:lang w:val="en-GB"/>
        </w:rPr>
        <w:t xml:space="preserve"> </w:t>
      </w:r>
      <w:r w:rsidR="00CC3762" w:rsidRPr="00CC3762">
        <w:rPr>
          <w:lang w:val="en-GB"/>
        </w:rPr>
        <w:t>(Tower Pro Micro Servo 9g SG90)</w:t>
      </w:r>
      <w:r w:rsidR="000B4777" w:rsidRPr="000B4777">
        <w:t>,</w:t>
      </w:r>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These servomo</w:t>
      </w:r>
      <w:r w:rsidR="006407C0" w:rsidRPr="006407C0">
        <w:rPr>
          <w:lang w:val="en-GB"/>
        </w:rPr>
        <w:t>tors are controlled by an Arduino Uno R3 single-</w:t>
      </w:r>
      <w:r w:rsidR="00CC3762" w:rsidRPr="006407C0">
        <w:rPr>
          <w:lang w:val="en-GB"/>
        </w:rPr>
        <w:t>board computer</w:t>
      </w:r>
      <w:bookmarkEnd w:id="21"/>
      <w:bookmarkEnd w:id="22"/>
      <w:r w:rsidRPr="006407C0">
        <w:rPr>
          <w:lang w:val="en-GB"/>
        </w:rPr>
        <w:t>.</w:t>
      </w:r>
      <w:r w:rsidR="006407C0" w:rsidRPr="006407C0">
        <w:rPr>
          <w:lang w:val="en-GB"/>
        </w:rPr>
        <w:t xml:space="preserve"> Moreover, the dispenser has </w:t>
      </w:r>
      <w:proofErr w:type="gramStart"/>
      <w:r w:rsidR="006407C0" w:rsidRPr="006407C0">
        <w:rPr>
          <w:lang w:val="en-GB"/>
        </w:rPr>
        <w:t>a</w:t>
      </w:r>
      <w:proofErr w:type="gramEnd"/>
      <w:r w:rsidR="006407C0" w:rsidRPr="006407C0">
        <w:rPr>
          <w:lang w:val="en-GB"/>
        </w:rPr>
        <w:t xml:space="preserve">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Pr="006407C0">
        <w:rPr>
          <w:lang w:val="en-GB"/>
        </w:rPr>
        <w:t xml:space="preserve"> </w:t>
      </w:r>
    </w:p>
    <w:p w14:paraId="3B0CFB1D" w14:textId="77777777" w:rsidR="00E34AD7" w:rsidRPr="000B4777" w:rsidRDefault="00DA4E1B" w:rsidP="00DA4E1B">
      <w:pPr>
        <w:pStyle w:val="NoindentNormal"/>
        <w:spacing w:before="120"/>
      </w:pPr>
      <w:r w:rsidRPr="000B4777">
        <w:rPr>
          <w:i/>
        </w:rPr>
        <w:t xml:space="preserve">Local </w:t>
      </w:r>
      <w:r w:rsidR="00CC6E42" w:rsidRPr="000B4777">
        <w:rPr>
          <w:i/>
        </w:rPr>
        <w:t>Computing</w:t>
      </w:r>
      <w:r w:rsidRPr="000B4777">
        <w:t xml:space="preserve">. </w:t>
      </w:r>
      <w:r w:rsidR="00E81FB4" w:rsidRPr="00E81FB4">
        <w:rPr>
          <w:lang w:val="en-GB"/>
        </w:rPr>
        <w:t>This layer is in charge of registering patients</w:t>
      </w:r>
      <w:r w:rsidR="00E81FB4">
        <w:rPr>
          <w:lang w:val="en-GB"/>
        </w:rPr>
        <w:t xml:space="preserve">, </w:t>
      </w:r>
      <w:r w:rsidR="00E81FB4" w:rsidRPr="00E81FB4">
        <w:rPr>
          <w:lang w:val="en-GB"/>
        </w:rPr>
        <w:t xml:space="preserve">detecting their faces and taking the necessary photographs to identify them </w:t>
      </w:r>
      <w:bookmarkStart w:id="27" w:name="OLE_LINK143"/>
      <w:bookmarkStart w:id="28" w:name="OLE_LINK144"/>
      <w:r w:rsidR="00E81FB4" w:rsidRPr="00E81FB4">
        <w:rPr>
          <w:lang w:val="en-GB"/>
        </w:rPr>
        <w:t>later</w:t>
      </w:r>
      <w:bookmarkEnd w:id="27"/>
      <w:r w:rsidR="00E81FB4" w:rsidRPr="00E81FB4">
        <w:rPr>
          <w:lang w:val="en-GB"/>
        </w:rPr>
        <w:t xml:space="preserve"> </w:t>
      </w:r>
      <w:bookmarkEnd w:id="28"/>
      <w:r w:rsidR="00E81FB4" w:rsidRPr="00E81FB4">
        <w:rPr>
          <w:lang w:val="en-GB"/>
        </w:rPr>
        <w:t xml:space="preserve">without any problem. To do </w:t>
      </w:r>
      <w:r w:rsidR="00E81FB4">
        <w:rPr>
          <w:lang w:val="en-GB"/>
        </w:rPr>
        <w:t>it,</w:t>
      </w:r>
      <w:r w:rsidR="00E81FB4" w:rsidRPr="00E81FB4">
        <w:rPr>
          <w:lang w:val="en-GB"/>
        </w:rPr>
        <w:t xml:space="preserve"> a mobile app </w:t>
      </w:r>
      <w:r w:rsidR="00E81FB4">
        <w:rPr>
          <w:lang w:val="en-GB"/>
        </w:rPr>
        <w:t>that</w:t>
      </w:r>
      <w:r w:rsidR="00E81FB4" w:rsidRPr="00E81FB4">
        <w:rPr>
          <w:lang w:val="en-GB"/>
        </w:rPr>
        <w:t xml:space="preserve"> detects people</w:t>
      </w:r>
      <w:r w:rsidR="00E81FB4">
        <w:rPr>
          <w:lang w:val="en-GB"/>
        </w:rPr>
        <w:t>’s</w:t>
      </w:r>
      <w:r w:rsidR="00E81FB4" w:rsidRPr="00E81FB4">
        <w:rPr>
          <w:lang w:val="en-GB"/>
        </w:rPr>
        <w:t xml:space="preserve"> 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 xml:space="preserve">using a face identification application </w:t>
      </w:r>
      <w:commentRangeStart w:id="29"/>
      <w:r w:rsidR="00E66249" w:rsidRPr="00E66249">
        <w:rPr>
          <w:lang w:val="en-GB"/>
        </w:rPr>
        <w:t xml:space="preserve">(FIA) </w:t>
      </w:r>
      <w:commentRangeEnd w:id="29"/>
      <w:r w:rsidR="00E66249">
        <w:rPr>
          <w:rStyle w:val="Refdecomentario"/>
        </w:rPr>
        <w:commentReference w:id="29"/>
      </w:r>
      <w:r w:rsidR="00E66249" w:rsidRPr="00E66249">
        <w:rPr>
          <w:lang w:val="en-GB"/>
        </w:rPr>
        <w:t xml:space="preserve">developed in Python (version 2.7) with the OpenCV library (version 2.7). </w:t>
      </w:r>
      <w:r w:rsidR="00E66249" w:rsidRPr="000B4777">
        <w:t xml:space="preserve">This application runs on a Raspberry Pi 3 model B+. </w:t>
      </w:r>
    </w:p>
    <w:p w14:paraId="7C0A668A" w14:textId="77777777" w:rsidR="00E34AD7" w:rsidRPr="000B4777" w:rsidRDefault="00DA4E1B" w:rsidP="00DA4E1B">
      <w:pPr>
        <w:pStyle w:val="NoindentNormal"/>
        <w:spacing w:before="120"/>
      </w:pPr>
      <w:r w:rsidRPr="000B4777">
        <w:rPr>
          <w:i/>
        </w:rPr>
        <w:t>C</w:t>
      </w:r>
      <w:r w:rsidR="008D41D7" w:rsidRPr="000B4777">
        <w:rPr>
          <w:i/>
        </w:rPr>
        <w:t>l</w:t>
      </w:r>
      <w:r w:rsidRPr="000B4777">
        <w:rPr>
          <w:i/>
        </w:rPr>
        <w:t xml:space="preserve">oud </w:t>
      </w:r>
      <w:r w:rsidR="00CC6E42" w:rsidRPr="000B4777">
        <w:rPr>
          <w:i/>
        </w:rPr>
        <w:t>Computing</w:t>
      </w:r>
      <w:r w:rsidRPr="000B4777">
        <w:t xml:space="preserve">. </w:t>
      </w:r>
      <w:r w:rsidR="00A81B93" w:rsidRPr="00A81B93">
        <w:rPr>
          <w:lang w:val="en-GB"/>
        </w:rPr>
        <w:t>We use RESTful cloud services for processing</w:t>
      </w:r>
      <w:r w:rsidR="00A81B93">
        <w:rPr>
          <w:lang w:val="en-GB"/>
        </w:rPr>
        <w:t>,</w:t>
      </w:r>
      <w:r w:rsidR="00A81B93" w:rsidRPr="00A81B93">
        <w:rPr>
          <w:lang w:val="en-GB"/>
        </w:rPr>
        <w:t xml:space="preserve"> storage and </w:t>
      </w:r>
      <w:bookmarkStart w:id="30" w:name="OLE_LINK145"/>
      <w:r w:rsidR="00A81B93" w:rsidRPr="00A81B93">
        <w:rPr>
          <w:lang w:val="en-GB"/>
        </w:rPr>
        <w:t xml:space="preserve">database </w:t>
      </w:r>
      <w:bookmarkEnd w:id="30"/>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14:paraId="360CC8A0" w14:textId="4F85A807" w:rsidR="0019729B" w:rsidRPr="00FE1216" w:rsidRDefault="00DA4E1B" w:rsidP="007B181B">
      <w:pPr>
        <w:pStyle w:val="NoindentNormal"/>
        <w:spacing w:before="120"/>
        <w:rPr>
          <w:lang w:val="en-GB"/>
        </w:rPr>
      </w:pPr>
      <w:r w:rsidRPr="000B4777">
        <w:rPr>
          <w:i/>
        </w:rPr>
        <w:t xml:space="preserve">User </w:t>
      </w:r>
      <w:r w:rsidR="00CC6E42" w:rsidRPr="000B4777">
        <w:rPr>
          <w:i/>
        </w:rPr>
        <w:t>Interaction</w:t>
      </w:r>
      <w:r w:rsidRPr="000B4777">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person approaching is a registered patient. In that case</w:t>
      </w:r>
      <w:r w:rsidR="00B848DB">
        <w:rPr>
          <w:lang w:val="en-GB"/>
        </w:rPr>
        <w:t>,</w:t>
      </w:r>
      <w:r w:rsidR="00B848DB" w:rsidRPr="00B848DB">
        <w:rPr>
          <w:lang w:val="en-GB"/>
        </w:rPr>
        <w:t xml:space="preserve"> after identifying</w:t>
      </w:r>
      <w:r w:rsidR="003F1F94">
        <w:rPr>
          <w:lang w:val="en-GB"/>
        </w:rPr>
        <w:t xml:space="preserve"> him/her,</w:t>
      </w:r>
      <w:r w:rsidR="00B848DB" w:rsidRPr="00B848DB">
        <w:rPr>
          <w:lang w:val="en-GB"/>
        </w:rPr>
        <w:t xml:space="preserve"> if it is time to 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 xml:space="preserve">next dos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31" w:name="OLE_LINK146"/>
      <w:bookmarkStart w:id="32" w:name="OLE_LINK148"/>
      <w:r w:rsidR="003851E8" w:rsidRPr="003F1F94">
        <w:rPr>
          <w:lang w:val="en-GB"/>
        </w:rPr>
        <w:t>mainly</w:t>
      </w:r>
      <w:bookmarkEnd w:id="31"/>
      <w:r w:rsidR="003851E8" w:rsidRPr="003F1F94">
        <w:rPr>
          <w:lang w:val="en-GB"/>
        </w:rPr>
        <w:t xml:space="preserve"> </w:t>
      </w:r>
      <w:bookmarkEnd w:id="32"/>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The mobile app also serves for the caregiver to receive notifications about whether or not the patient has obtained the 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r w:rsidR="007B181B">
        <w:rPr>
          <w:lang w:val="en-GB"/>
        </w:rPr>
        <w:t>he/she</w:t>
      </w:r>
      <w:r w:rsidR="003851E8" w:rsidRPr="007B181B">
        <w:rPr>
          <w:lang w:val="en-GB"/>
        </w:rPr>
        <w:t xml:space="preserve"> 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410825">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7)"},"properties":{"noteIndex":0},"schema":"https://github.com/citation-style-language/schema/raw/master/csl-citation.json"}</w:instrText>
      </w:r>
      <w:r w:rsidR="007B181B">
        <w:rPr>
          <w:lang w:val="es-US"/>
        </w:rPr>
        <w:fldChar w:fldCharType="separate"/>
      </w:r>
      <w:r w:rsidR="00410825" w:rsidRPr="00410825">
        <w:rPr>
          <w:noProof/>
          <w:lang w:val="en-GB"/>
        </w:rPr>
        <w:t>[7]</w:t>
      </w:r>
      <w:r w:rsidR="007B181B">
        <w:rPr>
          <w:lang w:val="es-US"/>
        </w:rPr>
        <w:fldChar w:fldCharType="end"/>
      </w:r>
      <w:r w:rsidR="007B181B">
        <w:rPr>
          <w:lang w:val="es-US"/>
        </w:rPr>
        <w:fldChar w:fldCharType="begin" w:fldLock="1"/>
      </w:r>
      <w:r w:rsidR="00410825">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19)"},"properties":{"noteIndex":0},"schema":"https://github.com/citation-style-language/schema/raw/master/csl-citation.json"}</w:instrText>
      </w:r>
      <w:r w:rsidR="007B181B">
        <w:rPr>
          <w:lang w:val="es-US"/>
        </w:rPr>
        <w:fldChar w:fldCharType="separate"/>
      </w:r>
      <w:r w:rsidR="00410825" w:rsidRPr="00410825">
        <w:rPr>
          <w:noProof/>
        </w:rPr>
        <w:t>[19]</w:t>
      </w:r>
      <w:r w:rsidR="007B181B">
        <w:rPr>
          <w:lang w:val="es-US"/>
        </w:rPr>
        <w:fldChar w:fldCharType="end"/>
      </w:r>
      <w:r w:rsidR="007B181B" w:rsidRPr="000B4777">
        <w:t>.</w:t>
      </w:r>
      <w:r w:rsidR="003851E8" w:rsidRPr="000B4777">
        <w:t xml:space="preserve"> </w:t>
      </w:r>
      <w:r w:rsidR="007B181B" w:rsidRPr="009A6DC1">
        <w:rPr>
          <w:lang w:val="en-GB"/>
        </w:rPr>
        <w:fldChar w:fldCharType="begin"/>
      </w:r>
      <w:r w:rsidR="007B181B" w:rsidRPr="009A6DC1">
        <w:rPr>
          <w:lang w:val="en-GB"/>
        </w:rPr>
        <w:instrText xml:space="preserve"> REF _Ref38434077 \h  \* MERGEFORMAT </w:instrText>
      </w:r>
      <w:r w:rsidR="007B181B" w:rsidRPr="009A6DC1">
        <w:rPr>
          <w:lang w:val="en-GB"/>
        </w:rPr>
      </w:r>
      <w:r w:rsidR="007B181B" w:rsidRPr="009A6DC1">
        <w:rPr>
          <w:lang w:val="en-GB"/>
        </w:rPr>
        <w:fldChar w:fldCharType="separate"/>
      </w:r>
      <w:r w:rsidR="007B181B" w:rsidRPr="009A6DC1">
        <w:rPr>
          <w:lang w:val="en-GB"/>
        </w:rPr>
        <w:t>Figure 2</w:t>
      </w:r>
      <w:r w:rsidR="007B181B" w:rsidRPr="009A6DC1">
        <w:rPr>
          <w:lang w:val="en-GB"/>
        </w:rPr>
        <w:fldChar w:fldCharType="end"/>
      </w:r>
      <w:r w:rsidR="007B181B" w:rsidRPr="009A6DC1">
        <w:rPr>
          <w:lang w:val="en-GB"/>
        </w:rPr>
        <w:t xml:space="preserve"> shows some screenshots of our mobile app. </w:t>
      </w:r>
      <w:r w:rsidR="00CE43EB" w:rsidRPr="009A6DC1">
        <w:rPr>
          <w:lang w:val="en-GB"/>
        </w:rPr>
        <w:t xml:space="preserve">The one on the left (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list of patients </w:t>
      </w:r>
      <w:r w:rsidR="00F04088" w:rsidRPr="00532CC7">
        <w:rPr>
          <w:lang w:val="en-GB"/>
        </w:rPr>
        <w:t xml:space="preserve">who are in </w:t>
      </w:r>
      <w:r w:rsidR="00F04088" w:rsidRPr="00532CC7">
        <w:rPr>
          <w:lang w:val="en-GB"/>
        </w:rPr>
        <w:lastRenderedPageBreak/>
        <w:t>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14:paraId="23796BC8" w14:textId="77777777" w:rsidR="00472035" w:rsidRDefault="00472035" w:rsidP="0019729B">
      <w:pPr>
        <w:pStyle w:val="Descripcin"/>
        <w:jc w:val="center"/>
        <w:rPr>
          <w:b/>
          <w:lang w:val="es-US"/>
        </w:rPr>
      </w:pPr>
      <w:commentRangeStart w:id="33"/>
      <w:r>
        <w:rPr>
          <w:b/>
          <w:noProof/>
          <w:lang w:val="es-ES" w:eastAsia="es-ES"/>
        </w:rPr>
        <w:drawing>
          <wp:inline distT="0" distB="0" distL="0" distR="0" wp14:anchorId="496DF311" wp14:editId="1A12BE2D">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33"/>
      <w:r w:rsidR="00672214">
        <w:rPr>
          <w:rStyle w:val="Refdecomentario"/>
        </w:rPr>
        <w:commentReference w:id="33"/>
      </w:r>
    </w:p>
    <w:p w14:paraId="0428A057" w14:textId="77777777" w:rsidR="0019729B" w:rsidRPr="004F440E" w:rsidRDefault="0019729B" w:rsidP="004F440E">
      <w:pPr>
        <w:spacing w:before="120" w:after="120"/>
        <w:ind w:firstLine="0"/>
        <w:jc w:val="center"/>
        <w:rPr>
          <w:b/>
          <w:sz w:val="16"/>
          <w:lang w:val="es-US"/>
        </w:rPr>
      </w:pPr>
      <w:bookmarkStart w:id="36"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36"/>
      <w:r w:rsidRPr="004F440E">
        <w:rPr>
          <w:b/>
          <w:sz w:val="16"/>
          <w:lang w:val="es-US"/>
        </w:rPr>
        <w:t xml:space="preserve">. </w:t>
      </w:r>
      <w:r w:rsidRPr="004F440E">
        <w:rPr>
          <w:sz w:val="16"/>
          <w:lang w:val="es-US"/>
        </w:rPr>
        <w:t>Capturas de las pantallas de la aplicación móvil.</w:t>
      </w:r>
    </w:p>
    <w:p w14:paraId="259BE46D" w14:textId="77777777" w:rsidR="000E349E" w:rsidRPr="000E6EC7" w:rsidRDefault="004F440E" w:rsidP="0019729B">
      <w:pPr>
        <w:pStyle w:val="NoindentNormal"/>
        <w:rPr>
          <w:lang w:val="en-GB" w:eastAsia="en-US"/>
        </w:rPr>
      </w:pPr>
      <w:r w:rsidRPr="000B4777">
        <w:rPr>
          <w:i/>
          <w:lang w:eastAsia="en-US"/>
        </w:rPr>
        <w:t>Internet</w:t>
      </w:r>
      <w:r w:rsidRPr="000B4777">
        <w:rPr>
          <w:lang w:eastAsia="en-US"/>
        </w:rPr>
        <w:t>.</w:t>
      </w:r>
      <w:r w:rsidRPr="000B4777">
        <w:t xml:space="preserve"> </w:t>
      </w:r>
      <w:r w:rsidR="000E6EC7">
        <w:rPr>
          <w:lang w:val="en-GB"/>
        </w:rPr>
        <w:t>This layer is essential for Io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p>
    <w:p w14:paraId="6896F3A0" w14:textId="77777777"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14:paraId="020D2CA7" w14:textId="77777777"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14:paraId="4E76A8E1" w14:textId="77777777" w:rsidR="00515937" w:rsidRDefault="00515937" w:rsidP="00634D98">
      <w:pPr>
        <w:spacing w:before="120"/>
        <w:ind w:firstLine="0"/>
        <w:jc w:val="center"/>
        <w:rPr>
          <w:lang w:val="es-US"/>
        </w:rPr>
      </w:pPr>
      <w:commentRangeStart w:id="37"/>
      <w:r>
        <w:rPr>
          <w:noProof/>
          <w:lang w:val="es-ES" w:eastAsia="es-ES"/>
        </w:rPr>
        <w:lastRenderedPageBreak/>
        <w:drawing>
          <wp:inline distT="0" distB="0" distL="0" distR="0" wp14:anchorId="5C168682" wp14:editId="673311F9">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37"/>
      <w:r w:rsidR="00885BE7">
        <w:rPr>
          <w:rStyle w:val="Refdecomentario"/>
        </w:rPr>
        <w:commentReference w:id="37"/>
      </w:r>
    </w:p>
    <w:p w14:paraId="3939B202" w14:textId="77777777" w:rsidR="00515937" w:rsidRPr="000E349E" w:rsidRDefault="00515937" w:rsidP="004F440E">
      <w:pPr>
        <w:pStyle w:val="Descripcin"/>
        <w:spacing w:before="120" w:after="120"/>
        <w:jc w:val="center"/>
        <w:rPr>
          <w:bCs/>
          <w:lang w:val="es-US"/>
        </w:rPr>
      </w:pPr>
      <w:bookmarkStart w:id="38"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38"/>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14:paraId="756EC147" w14:textId="77777777" w:rsidR="00335838" w:rsidRPr="000B4777" w:rsidRDefault="008A18CE" w:rsidP="00634D98">
      <w:pPr>
        <w:ind w:firstLine="0"/>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capsules</w:t>
      </w:r>
      <w:r>
        <w:rPr>
          <w:lang w:val="en-GB"/>
        </w:rPr>
        <w:t>,</w:t>
      </w:r>
      <w:r w:rsidRPr="008A18CE">
        <w:rPr>
          <w:lang w:val="en-GB"/>
        </w:rPr>
        <w:t xml:space="preserve"> </w:t>
      </w:r>
      <w:proofErr w:type="gramStart"/>
      <w:r>
        <w:rPr>
          <w:lang w:val="en-GB"/>
        </w:rPr>
        <w:t>powder,</w:t>
      </w:r>
      <w:r w:rsidRPr="008A18CE">
        <w:rPr>
          <w:lang w:val="en-GB"/>
        </w:rPr>
        <w:t>...</w:t>
      </w:r>
      <w:proofErr w:type="gramEnd"/>
      <w:r w:rsidRPr="008A18CE">
        <w:rPr>
          <w:lang w:val="en-GB"/>
        </w:rPr>
        <w:t xml:space="preserve">) 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39" w:name="OLE_LINK157"/>
      <w:r w:rsidR="00415A06" w:rsidRPr="00415A06">
        <w:rPr>
          <w:lang w:val="es-US"/>
        </w:rPr>
        <w:fldChar w:fldCharType="begin"/>
      </w:r>
      <w:r w:rsidR="00415A06" w:rsidRPr="00415A06">
        <w:rPr>
          <w:lang w:val="en-GB"/>
        </w:rPr>
        <w:instrText xml:space="preserve"> REF _Ref38432638 \h  \* MERGEFORMAT </w:instrText>
      </w:r>
      <w:r w:rsidR="00415A06" w:rsidRPr="00415A06">
        <w:rPr>
          <w:lang w:val="es-US"/>
        </w:rPr>
      </w:r>
      <w:r w:rsidR="00415A06" w:rsidRPr="00415A06">
        <w:rPr>
          <w:lang w:val="es-US"/>
        </w:rPr>
        <w:fldChar w:fldCharType="separate"/>
      </w:r>
      <w:r w:rsidR="00415A06" w:rsidRPr="00415A06">
        <w:rPr>
          <w:lang w:val="en-GB"/>
        </w:rPr>
        <w:t>Figure 4</w:t>
      </w:r>
      <w:r w:rsidR="00415A06" w:rsidRPr="00415A06">
        <w:rPr>
          <w:lang w:val="es-US"/>
        </w:rPr>
        <w:fldChar w:fldCharType="end"/>
      </w:r>
      <w:bookmarkEnd w:id="39"/>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40" w:name="OLE_LINK159"/>
      <w:bookmarkStart w:id="41" w:name="OLE_LINK160"/>
      <w:r w:rsidR="00BD7819">
        <w:rPr>
          <w:lang w:val="en-GB"/>
        </w:rPr>
        <w:t>medicine</w:t>
      </w:r>
      <w:r w:rsidR="00BD7819" w:rsidRPr="00415A06">
        <w:rPr>
          <w:lang w:val="en-GB"/>
        </w:rPr>
        <w:t xml:space="preserve"> </w:t>
      </w:r>
      <w:bookmarkEnd w:id="40"/>
      <w:bookmarkEnd w:id="41"/>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w:t>
      </w:r>
      <w:commentRangeStart w:id="42"/>
      <w:r w:rsidR="00DA1EDF" w:rsidRPr="00DA1EDF">
        <w:rPr>
          <w:lang w:val="en-GB"/>
        </w:rPr>
        <w:t>LCD screen</w:t>
      </w:r>
      <w:commentRangeEnd w:id="42"/>
      <w:r w:rsidR="00DA1EDF">
        <w:rPr>
          <w:rStyle w:val="Refdecomentario"/>
        </w:rPr>
        <w:commentReference w:id="42"/>
      </w:r>
      <w:r w:rsidR="00DA1EDF" w:rsidRPr="00DA1EDF">
        <w:rPr>
          <w:lang w:val="en-GB"/>
        </w:rPr>
        <w:t xml:space="preserve"> so that each of these elements fulfils their function</w:t>
      </w:r>
      <w:r w:rsidR="00DA1EDF">
        <w:rPr>
          <w:lang w:val="en-GB"/>
        </w:rPr>
        <w:t xml:space="preserve">, </w:t>
      </w:r>
      <w:bookmarkStart w:id="43"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In each of them</w:t>
      </w:r>
      <w:r w:rsidR="007F0732">
        <w:rPr>
          <w:lang w:val="en-GB"/>
        </w:rPr>
        <w:t>, we</w:t>
      </w:r>
      <w:r w:rsidR="007F0732" w:rsidRPr="007F0732">
        <w:rPr>
          <w:lang w:val="en-GB"/>
        </w:rPr>
        <w:t xml:space="preserve"> </w:t>
      </w:r>
      <w:bookmarkStart w:id="44" w:name="OLE_LINK166"/>
      <w:r w:rsidR="007F0732" w:rsidRPr="007F0732">
        <w:rPr>
          <w:lang w:val="en-GB"/>
        </w:rPr>
        <w:t>can place</w:t>
      </w:r>
      <w:bookmarkEnd w:id="44"/>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45" w:name="OLE_LINK167"/>
      <w:bookmarkStart w:id="46" w:name="OLE_LINK168"/>
      <w:r w:rsidR="00F03F91">
        <w:rPr>
          <w:lang w:val="en-GB"/>
        </w:rPr>
        <w:sym w:font="Symbol" w:char="F0B4"/>
      </w:r>
      <w:r w:rsidR="00F03F91" w:rsidRPr="00F03F91">
        <w:rPr>
          <w:lang w:val="en-GB"/>
        </w:rPr>
        <w:t xml:space="preserve"> </w:t>
      </w:r>
      <w:bookmarkEnd w:id="45"/>
      <w:bookmarkEnd w:id="46"/>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43"/>
    </w:p>
    <w:p w14:paraId="34F9B6BB" w14:textId="77777777" w:rsidR="004B3E0A" w:rsidRDefault="00434F37" w:rsidP="004B3E0A">
      <w:pPr>
        <w:pStyle w:val="Descripcin"/>
        <w:spacing w:before="120" w:after="120"/>
        <w:jc w:val="center"/>
        <w:rPr>
          <w:b/>
          <w:lang w:val="es-US"/>
        </w:rPr>
      </w:pPr>
      <w:bookmarkStart w:id="47" w:name="_Ref38205719"/>
      <w:bookmarkStart w:id="48" w:name="_Ref38432638"/>
      <w:r>
        <w:rPr>
          <w:b/>
          <w:noProof/>
          <w:lang w:val="es-ES" w:eastAsia="es-ES"/>
        </w:rPr>
        <w:lastRenderedPageBreak/>
        <w:drawing>
          <wp:inline distT="0" distB="0" distL="0" distR="0" wp14:anchorId="2D457B1D" wp14:editId="5D90D276">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14:paraId="6AE3FA2C" w14:textId="77777777" w:rsidR="000E349E" w:rsidRDefault="000E349E" w:rsidP="004B3E0A">
      <w:pPr>
        <w:pStyle w:val="Descripcin"/>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47"/>
      <w:bookmarkEnd w:id="48"/>
      <w:r w:rsidRPr="000E349E">
        <w:rPr>
          <w:b/>
          <w:lang w:val="es-US"/>
        </w:rPr>
        <w:t xml:space="preserve">. </w:t>
      </w:r>
      <w:r w:rsidRPr="000E349E">
        <w:rPr>
          <w:bCs/>
          <w:lang w:val="es-US"/>
        </w:rPr>
        <w:t>Dispensador inteligente de medicinas y la caja para colocar la medicina</w:t>
      </w:r>
      <w:r w:rsidR="004F440E">
        <w:rPr>
          <w:bCs/>
          <w:lang w:val="es-US"/>
        </w:rPr>
        <w:t>.</w:t>
      </w:r>
    </w:p>
    <w:p w14:paraId="47016CCF" w14:textId="77777777"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14:paraId="1CB820BC" w14:textId="77777777" w:rsidR="001C1F5C" w:rsidRPr="000B4777" w:rsidRDefault="00871F45" w:rsidP="007D0B21">
      <w:pPr>
        <w:ind w:firstLine="0"/>
      </w:pPr>
      <w:r>
        <w:t xml:space="preserve">We have presented </w:t>
      </w:r>
      <w:r w:rsidRPr="00871F45">
        <w:rPr>
          <w:lang w:val="en-GB"/>
        </w:rPr>
        <w:t>a</w:t>
      </w:r>
      <w:r>
        <w:rPr>
          <w:lang w:val="en-GB"/>
        </w:rPr>
        <w:t xml:space="preserve"> smart </w:t>
      </w:r>
      <w:r w:rsidRPr="00871F45">
        <w:rPr>
          <w:lang w:val="en-GB"/>
        </w:rPr>
        <w:t xml:space="preserve">medicine dispenser that helps older people or people with a cognitive problem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corresponding compartment.</w:t>
      </w:r>
      <w:r w:rsidR="008022E7">
        <w:rPr>
          <w:lang w:val="en-GB"/>
        </w:rPr>
        <w:t xml:space="preserve"> </w:t>
      </w:r>
      <w:r w:rsidR="008022E7" w:rsidRPr="008022E7">
        <w:rPr>
          <w:lang w:val="en-GB"/>
        </w:rPr>
        <w:t>The system also sends 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14:paraId="5ECC9679" w14:textId="77777777" w:rsidR="00BC1967" w:rsidRDefault="00DC3F10" w:rsidP="001C1F5C">
      <w:pPr>
        <w:rPr>
          <w:lang w:val="en-GB"/>
        </w:rPr>
      </w:pPr>
      <w:bookmarkStart w:id="49" w:name="OLE_LINK169"/>
      <w:bookmarkStart w:id="50"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p>
    <w:bookmarkEnd w:id="49"/>
    <w:bookmarkEnd w:id="50"/>
    <w:p w14:paraId="69B5996A" w14:textId="77777777" w:rsidR="000E349E" w:rsidRDefault="00DA4E1B" w:rsidP="00DA4E1B">
      <w:pPr>
        <w:pStyle w:val="Ttulo1"/>
        <w:numPr>
          <w:ilvl w:val="0"/>
          <w:numId w:val="0"/>
        </w:numPr>
      </w:pPr>
      <w:commentRangeStart w:id="51"/>
      <w:r w:rsidRPr="00DA4E1B">
        <w:t>References</w:t>
      </w:r>
      <w:commentRangeEnd w:id="51"/>
      <w:r>
        <w:rPr>
          <w:rStyle w:val="Refdecomentario"/>
          <w:rFonts w:cs="Times New Roman"/>
          <w:b w:val="0"/>
          <w:bCs w:val="0"/>
          <w:kern w:val="0"/>
        </w:rPr>
        <w:commentReference w:id="51"/>
      </w:r>
    </w:p>
    <w:p w14:paraId="7F20FE76" w14:textId="77C0CEE4" w:rsidR="00410825" w:rsidRPr="00410825" w:rsidRDefault="000E349E" w:rsidP="0041082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10825" w:rsidRPr="00410825">
        <w:rPr>
          <w:noProof/>
        </w:rPr>
        <w:t>[1]</w:t>
      </w:r>
      <w:r w:rsidR="00410825" w:rsidRPr="00410825">
        <w:rPr>
          <w:noProof/>
        </w:rPr>
        <w:tab/>
        <w:t xml:space="preserve">UN Department of Economics and Social Affairs, ‘World Population Prospects - Population Division - United Nations’, </w:t>
      </w:r>
      <w:r w:rsidR="00410825" w:rsidRPr="00410825">
        <w:rPr>
          <w:i/>
          <w:iCs/>
          <w:noProof/>
        </w:rPr>
        <w:t>The International Journal of Logistics Management</w:t>
      </w:r>
      <w:r w:rsidR="00410825" w:rsidRPr="00410825">
        <w:rPr>
          <w:noProof/>
        </w:rPr>
        <w:t>, 28-Aug-2015. [Online]. Available: https://population.un.org/wpp/Download/Standard/CSV/. [Accessed: 07-Apr-2020].</w:t>
      </w:r>
    </w:p>
    <w:p w14:paraId="2FCEE5A3" w14:textId="77777777" w:rsidR="00410825" w:rsidRPr="00410825" w:rsidRDefault="00410825" w:rsidP="00410825">
      <w:pPr>
        <w:widowControl w:val="0"/>
        <w:autoSpaceDE w:val="0"/>
        <w:autoSpaceDN w:val="0"/>
        <w:adjustRightInd w:val="0"/>
        <w:ind w:left="640" w:hanging="640"/>
        <w:rPr>
          <w:noProof/>
        </w:rPr>
      </w:pPr>
      <w:r w:rsidRPr="00410825">
        <w:rPr>
          <w:noProof/>
        </w:rPr>
        <w:t>[2]</w:t>
      </w:r>
      <w:r w:rsidRPr="00410825">
        <w:rPr>
          <w:noProof/>
        </w:rPr>
        <w:tab/>
        <w:t xml:space="preserve">Eurostat, ‘Statistics | Eurostat’, </w:t>
      </w:r>
      <w:r w:rsidRPr="00410825">
        <w:rPr>
          <w:i/>
          <w:iCs/>
          <w:noProof/>
        </w:rPr>
        <w:t>Life expectancy at birth by sex</w:t>
      </w:r>
      <w:r w:rsidRPr="00410825">
        <w:rPr>
          <w:noProof/>
        </w:rPr>
        <w:t>, 27-Feb-2020. [Online]. Available: https://ec.europa.eu/eurostat/databrowser/view/tps00208/default/table?lang=en. [Accessed: 08-Apr-2020].</w:t>
      </w:r>
    </w:p>
    <w:p w14:paraId="2F4C5FEE" w14:textId="77777777" w:rsidR="00410825" w:rsidRPr="00410825" w:rsidRDefault="00410825" w:rsidP="00410825">
      <w:pPr>
        <w:widowControl w:val="0"/>
        <w:autoSpaceDE w:val="0"/>
        <w:autoSpaceDN w:val="0"/>
        <w:adjustRightInd w:val="0"/>
        <w:ind w:left="640" w:hanging="640"/>
        <w:rPr>
          <w:noProof/>
        </w:rPr>
      </w:pPr>
      <w:r w:rsidRPr="00410825">
        <w:rPr>
          <w:noProof/>
        </w:rPr>
        <w:t>[3]</w:t>
      </w:r>
      <w:r w:rsidRPr="00410825">
        <w:rPr>
          <w:noProof/>
        </w:rPr>
        <w:tab/>
        <w:t xml:space="preserve">B. Baranidharan, ‘Internet of Things (IoT) Technologies, Architecture, Protocols, Security, and Applications: A Survey’, in </w:t>
      </w:r>
      <w:r w:rsidRPr="00410825">
        <w:rPr>
          <w:i/>
          <w:iCs/>
          <w:noProof/>
        </w:rPr>
        <w:t>Handbook of Research on Cloud and Fog Computing Infrastructures for Data Science</w:t>
      </w:r>
      <w:r w:rsidRPr="00410825">
        <w:rPr>
          <w:noProof/>
        </w:rPr>
        <w:t xml:space="preserve">, P. Raj and A. Raman, Eds. IGI </w:t>
      </w:r>
      <w:r w:rsidRPr="00410825">
        <w:rPr>
          <w:noProof/>
        </w:rPr>
        <w:lastRenderedPageBreak/>
        <w:t>Global, 2018, pp. 149–174.</w:t>
      </w:r>
    </w:p>
    <w:p w14:paraId="2008EC67" w14:textId="77777777" w:rsidR="00410825" w:rsidRPr="00410825" w:rsidRDefault="00410825" w:rsidP="00410825">
      <w:pPr>
        <w:widowControl w:val="0"/>
        <w:autoSpaceDE w:val="0"/>
        <w:autoSpaceDN w:val="0"/>
        <w:adjustRightInd w:val="0"/>
        <w:ind w:left="640" w:hanging="640"/>
        <w:rPr>
          <w:noProof/>
        </w:rPr>
      </w:pPr>
      <w:r w:rsidRPr="00410825">
        <w:rPr>
          <w:noProof/>
        </w:rPr>
        <w:t>[4]</w:t>
      </w:r>
      <w:r w:rsidRPr="00410825">
        <w:rPr>
          <w:noProof/>
        </w:rPr>
        <w:tab/>
        <w:t xml:space="preserve">G. Guerrero-Ulloa, M. J. Hornos, and C. Rodríguez-Domínguez, ‘TDDM4IoTS: A Test-Driven Development Methodology for Internet of Things (IoT)-Based Systems’, in </w:t>
      </w:r>
      <w:r w:rsidRPr="00410825">
        <w:rPr>
          <w:i/>
          <w:iCs/>
          <w:noProof/>
        </w:rPr>
        <w:t>Communications in Computer and Information Science</w:t>
      </w:r>
      <w:r w:rsidRPr="00410825">
        <w:rPr>
          <w:noProof/>
        </w:rPr>
        <w:t>, 2020, vol. 1193 CCIS, pp. 41–55.</w:t>
      </w:r>
    </w:p>
    <w:p w14:paraId="1161F513" w14:textId="77777777" w:rsidR="00410825" w:rsidRPr="00410825" w:rsidRDefault="00410825" w:rsidP="00410825">
      <w:pPr>
        <w:widowControl w:val="0"/>
        <w:autoSpaceDE w:val="0"/>
        <w:autoSpaceDN w:val="0"/>
        <w:adjustRightInd w:val="0"/>
        <w:ind w:left="640" w:hanging="640"/>
        <w:rPr>
          <w:noProof/>
        </w:rPr>
      </w:pPr>
      <w:r w:rsidRPr="00410825">
        <w:rPr>
          <w:noProof/>
        </w:rPr>
        <w:t>[5]</w:t>
      </w:r>
      <w:r w:rsidRPr="00410825">
        <w:rPr>
          <w:noProof/>
        </w:rPr>
        <w:tab/>
        <w:t xml:space="preserve">G. Guerrero-Ulloa, C. Rodríguez-Domínguez, and M. J. Hornos, ‘IoT-Based System to Help Care for Dependent Elderly’, in </w:t>
      </w:r>
      <w:r w:rsidRPr="00410825">
        <w:rPr>
          <w:i/>
          <w:iCs/>
          <w:noProof/>
        </w:rPr>
        <w:t>Communications in Computer and Information Science</w:t>
      </w:r>
      <w:r w:rsidRPr="00410825">
        <w:rPr>
          <w:noProof/>
        </w:rPr>
        <w:t>, 2019, vol. 895, pp. 41–55.</w:t>
      </w:r>
    </w:p>
    <w:p w14:paraId="7603A294" w14:textId="77777777" w:rsidR="00410825" w:rsidRPr="00410825" w:rsidRDefault="00410825" w:rsidP="00410825">
      <w:pPr>
        <w:widowControl w:val="0"/>
        <w:autoSpaceDE w:val="0"/>
        <w:autoSpaceDN w:val="0"/>
        <w:adjustRightInd w:val="0"/>
        <w:ind w:left="640" w:hanging="640"/>
        <w:rPr>
          <w:noProof/>
        </w:rPr>
      </w:pPr>
      <w:r w:rsidRPr="00410825">
        <w:rPr>
          <w:noProof/>
        </w:rPr>
        <w:t>[6]</w:t>
      </w:r>
      <w:r w:rsidRPr="00410825">
        <w:rPr>
          <w:noProof/>
        </w:rPr>
        <w:tab/>
        <w:t xml:space="preserve">O. Erazo, G. Guerrero-Ulloa, D. Guzmán, and C. Cáceres, ‘From a Common Chair to a Device that Issues Reminders to Seniors’, in </w:t>
      </w:r>
      <w:r w:rsidRPr="00410825">
        <w:rPr>
          <w:i/>
          <w:iCs/>
          <w:noProof/>
        </w:rPr>
        <w:t>Communications in Computer and Information Science</w:t>
      </w:r>
      <w:r w:rsidRPr="00410825">
        <w:rPr>
          <w:noProof/>
        </w:rPr>
        <w:t>, 2020, vol. 1194 CCIS, pp. 439–448.</w:t>
      </w:r>
    </w:p>
    <w:p w14:paraId="04810F51" w14:textId="77777777" w:rsidR="00410825" w:rsidRPr="00410825" w:rsidRDefault="00410825" w:rsidP="00410825">
      <w:pPr>
        <w:widowControl w:val="0"/>
        <w:autoSpaceDE w:val="0"/>
        <w:autoSpaceDN w:val="0"/>
        <w:adjustRightInd w:val="0"/>
        <w:ind w:left="640" w:hanging="640"/>
        <w:rPr>
          <w:noProof/>
        </w:rPr>
      </w:pPr>
      <w:r w:rsidRPr="00410825">
        <w:rPr>
          <w:noProof/>
        </w:rPr>
        <w:t>[7]</w:t>
      </w:r>
      <w:r w:rsidRPr="00410825">
        <w:rPr>
          <w:noProof/>
        </w:rPr>
        <w:tab/>
        <w:t xml:space="preserve">U. Singh, A. Sharad, and P. Kumar, ‘IoMT Based Pill Dispensing System’, in </w:t>
      </w:r>
      <w:r w:rsidRPr="00410825">
        <w:rPr>
          <w:i/>
          <w:iCs/>
          <w:noProof/>
        </w:rPr>
        <w:t>2019 10th International Conference on Computing, Communication and Networking Technologies, ICCCNT 2019</w:t>
      </w:r>
      <w:r w:rsidRPr="00410825">
        <w:rPr>
          <w:noProof/>
        </w:rPr>
        <w:t>, 2019, pp. 1–5.</w:t>
      </w:r>
    </w:p>
    <w:p w14:paraId="66353A2A" w14:textId="77777777" w:rsidR="00410825" w:rsidRPr="00410825" w:rsidRDefault="00410825" w:rsidP="00410825">
      <w:pPr>
        <w:widowControl w:val="0"/>
        <w:autoSpaceDE w:val="0"/>
        <w:autoSpaceDN w:val="0"/>
        <w:adjustRightInd w:val="0"/>
        <w:ind w:left="640" w:hanging="640"/>
        <w:rPr>
          <w:noProof/>
        </w:rPr>
      </w:pPr>
      <w:r w:rsidRPr="00410825">
        <w:rPr>
          <w:noProof/>
        </w:rPr>
        <w:t>[8]</w:t>
      </w:r>
      <w:r w:rsidRPr="00410825">
        <w:rPr>
          <w:noProof/>
        </w:rPr>
        <w:tab/>
        <w:t xml:space="preserve">R. Huang, X. Zhao, and J. Ma, ‘The contours of a human individual model based empathetic u-pillbox system for humanistic geriatric healthcare’, </w:t>
      </w:r>
      <w:r w:rsidRPr="00410825">
        <w:rPr>
          <w:i/>
          <w:iCs/>
          <w:noProof/>
        </w:rPr>
        <w:t>Futur. Gener. Comput. Syst.</w:t>
      </w:r>
      <w:r w:rsidRPr="00410825">
        <w:rPr>
          <w:noProof/>
        </w:rPr>
        <w:t>, vol. 37, pp. 404–416, 2014.</w:t>
      </w:r>
    </w:p>
    <w:p w14:paraId="23054FC0" w14:textId="77777777" w:rsidR="00410825" w:rsidRPr="00410825" w:rsidRDefault="00410825" w:rsidP="00410825">
      <w:pPr>
        <w:widowControl w:val="0"/>
        <w:autoSpaceDE w:val="0"/>
        <w:autoSpaceDN w:val="0"/>
        <w:adjustRightInd w:val="0"/>
        <w:ind w:left="640" w:hanging="640"/>
        <w:rPr>
          <w:noProof/>
        </w:rPr>
      </w:pPr>
      <w:r w:rsidRPr="00410825">
        <w:rPr>
          <w:noProof/>
        </w:rPr>
        <w:t>[9]</w:t>
      </w:r>
      <w:r w:rsidRPr="00410825">
        <w:rPr>
          <w:noProof/>
        </w:rPr>
        <w:tab/>
        <w:t xml:space="preserve">S. Jaipriya, R. Aishwarya, N. B. Akash, and A. P. Jeyadevi, ‘An intelligent medical box remotely controlled by doctor’, in </w:t>
      </w:r>
      <w:r w:rsidRPr="00410825">
        <w:rPr>
          <w:i/>
          <w:iCs/>
          <w:noProof/>
        </w:rPr>
        <w:t>Proceedings of the International Conference on Intelligent Sustainable Systems, ICISS 2019</w:t>
      </w:r>
      <w:r w:rsidRPr="00410825">
        <w:rPr>
          <w:noProof/>
        </w:rPr>
        <w:t>, 2019, pp. 565–569.</w:t>
      </w:r>
    </w:p>
    <w:p w14:paraId="1DD14135" w14:textId="77777777" w:rsidR="00410825" w:rsidRPr="00410825" w:rsidRDefault="00410825" w:rsidP="00410825">
      <w:pPr>
        <w:widowControl w:val="0"/>
        <w:autoSpaceDE w:val="0"/>
        <w:autoSpaceDN w:val="0"/>
        <w:adjustRightInd w:val="0"/>
        <w:ind w:left="640" w:hanging="640"/>
        <w:rPr>
          <w:noProof/>
        </w:rPr>
      </w:pPr>
      <w:r w:rsidRPr="00410825">
        <w:rPr>
          <w:noProof/>
        </w:rPr>
        <w:t>[10]</w:t>
      </w:r>
      <w:r w:rsidRPr="00410825">
        <w:rPr>
          <w:noProof/>
        </w:rPr>
        <w:tab/>
        <w:t xml:space="preserve">G. Schreier, M. Schwarz, R. Modre-Osprian, P. Kastner, D. Scherr, and F. Fruhwald, ‘Design and evaluation of a multimodal mHealth based medication management system for patient self administration’, in </w:t>
      </w:r>
      <w:r w:rsidRPr="00410825">
        <w:rPr>
          <w:i/>
          <w:iCs/>
          <w:noProof/>
        </w:rPr>
        <w:t>Proceedings of the Annual International Conference of the IEEE Engineering in Medicine and Biology Society, EMBS</w:t>
      </w:r>
      <w:r w:rsidRPr="00410825">
        <w:rPr>
          <w:noProof/>
        </w:rPr>
        <w:t>, 2013, pp. 7270–7273.</w:t>
      </w:r>
    </w:p>
    <w:p w14:paraId="7FBF5A87" w14:textId="77777777" w:rsidR="00410825" w:rsidRPr="00410825" w:rsidRDefault="00410825" w:rsidP="00410825">
      <w:pPr>
        <w:widowControl w:val="0"/>
        <w:autoSpaceDE w:val="0"/>
        <w:autoSpaceDN w:val="0"/>
        <w:adjustRightInd w:val="0"/>
        <w:ind w:left="640" w:hanging="640"/>
        <w:rPr>
          <w:noProof/>
        </w:rPr>
      </w:pPr>
      <w:r w:rsidRPr="00410825">
        <w:rPr>
          <w:noProof/>
        </w:rPr>
        <w:t>[11]</w:t>
      </w:r>
      <w:r w:rsidRPr="00410825">
        <w:rPr>
          <w:noProof/>
        </w:rPr>
        <w:tab/>
        <w:t xml:space="preserve">L. Atzori, A. Iera, and G. Morabito, ‘The Internet Of Things: A Survey’, </w:t>
      </w:r>
      <w:r w:rsidRPr="00410825">
        <w:rPr>
          <w:i/>
          <w:iCs/>
          <w:noProof/>
        </w:rPr>
        <w:t>Comput. Networks</w:t>
      </w:r>
      <w:r w:rsidRPr="00410825">
        <w:rPr>
          <w:noProof/>
        </w:rPr>
        <w:t>, vol. 54, no. 15, pp. 2787–2805, Oct. 2010.</w:t>
      </w:r>
    </w:p>
    <w:p w14:paraId="6B00E9CC" w14:textId="77777777" w:rsidR="00410825" w:rsidRPr="00410825" w:rsidRDefault="00410825" w:rsidP="00410825">
      <w:pPr>
        <w:widowControl w:val="0"/>
        <w:autoSpaceDE w:val="0"/>
        <w:autoSpaceDN w:val="0"/>
        <w:adjustRightInd w:val="0"/>
        <w:ind w:left="640" w:hanging="640"/>
        <w:rPr>
          <w:noProof/>
        </w:rPr>
      </w:pPr>
      <w:r w:rsidRPr="00410825">
        <w:rPr>
          <w:noProof/>
        </w:rPr>
        <w:t>[12]</w:t>
      </w:r>
      <w:r w:rsidRPr="00410825">
        <w:rPr>
          <w:noProof/>
        </w:rPr>
        <w:tab/>
        <w:t xml:space="preserve">C. Salkin, M. Oner, A. Ustundag, and E. Cevikcan, ‘A Conceptual Framework for Industry 4.0’, in </w:t>
      </w:r>
      <w:r w:rsidRPr="00410825">
        <w:rPr>
          <w:i/>
          <w:iCs/>
          <w:noProof/>
        </w:rPr>
        <w:t>Industry 4.0: Managing The Digital Transformation</w:t>
      </w:r>
      <w:r w:rsidRPr="00410825">
        <w:rPr>
          <w:noProof/>
        </w:rPr>
        <w:t>, A. Ustundag and E. Cevikcan, Eds. Springer, Cham, 2018, pp. 3–23.</w:t>
      </w:r>
    </w:p>
    <w:p w14:paraId="1D162196" w14:textId="77777777" w:rsidR="00410825" w:rsidRPr="00410825" w:rsidRDefault="00410825" w:rsidP="00410825">
      <w:pPr>
        <w:widowControl w:val="0"/>
        <w:autoSpaceDE w:val="0"/>
        <w:autoSpaceDN w:val="0"/>
        <w:adjustRightInd w:val="0"/>
        <w:ind w:left="640" w:hanging="640"/>
        <w:rPr>
          <w:noProof/>
        </w:rPr>
      </w:pPr>
      <w:r w:rsidRPr="00410825">
        <w:rPr>
          <w:noProof/>
        </w:rPr>
        <w:t>[13]</w:t>
      </w:r>
      <w:r w:rsidRPr="00410825">
        <w:rPr>
          <w:noProof/>
        </w:rPr>
        <w:tab/>
        <w:t xml:space="preserve">H. Xu, W. Yu, D. Griffith, and N. Golmie, ‘A Survey On Industrial Internet Of Things: A Cyber-Physical Systems Perspective’, </w:t>
      </w:r>
      <w:r w:rsidRPr="00410825">
        <w:rPr>
          <w:i/>
          <w:iCs/>
          <w:noProof/>
        </w:rPr>
        <w:t>IEEE Access</w:t>
      </w:r>
      <w:r w:rsidRPr="00410825">
        <w:rPr>
          <w:noProof/>
        </w:rPr>
        <w:t>, vol. 6. pp. 78238–78259, 2018.</w:t>
      </w:r>
    </w:p>
    <w:p w14:paraId="75132F50" w14:textId="77777777" w:rsidR="00410825" w:rsidRPr="00410825" w:rsidRDefault="00410825" w:rsidP="00410825">
      <w:pPr>
        <w:widowControl w:val="0"/>
        <w:autoSpaceDE w:val="0"/>
        <w:autoSpaceDN w:val="0"/>
        <w:adjustRightInd w:val="0"/>
        <w:ind w:left="640" w:hanging="640"/>
        <w:rPr>
          <w:noProof/>
        </w:rPr>
      </w:pPr>
      <w:r w:rsidRPr="00410825">
        <w:rPr>
          <w:noProof/>
        </w:rPr>
        <w:t>[14]</w:t>
      </w:r>
      <w:r w:rsidRPr="00410825">
        <w:rPr>
          <w:noProof/>
        </w:rPr>
        <w:tab/>
        <w:t>O. Erazo, R. Santana, and G. Guerrero-Ulloa, ‘A Ubiquitous Photo Frame To Provide Reminders To Older Adults’, Jan. 2019.</w:t>
      </w:r>
    </w:p>
    <w:p w14:paraId="7C0AF643" w14:textId="77777777" w:rsidR="00410825" w:rsidRPr="00410825" w:rsidRDefault="00410825" w:rsidP="00410825">
      <w:pPr>
        <w:widowControl w:val="0"/>
        <w:autoSpaceDE w:val="0"/>
        <w:autoSpaceDN w:val="0"/>
        <w:adjustRightInd w:val="0"/>
        <w:ind w:left="640" w:hanging="640"/>
        <w:rPr>
          <w:noProof/>
        </w:rPr>
      </w:pPr>
      <w:r w:rsidRPr="00410825">
        <w:rPr>
          <w:noProof/>
        </w:rPr>
        <w:t>[15]</w:t>
      </w:r>
      <w:r w:rsidRPr="00410825">
        <w:rPr>
          <w:noProof/>
        </w:rPr>
        <w:tab/>
        <w:t xml:space="preserve">P. K. Nijiya Jabin Najeeb, A. Rimna, K. P. Safa, M. Silvana, and T. K. Adarsh, ‘Pill care-the smart pill box with remind, authenticate and confirmation function’, in </w:t>
      </w:r>
      <w:r w:rsidRPr="00410825">
        <w:rPr>
          <w:i/>
          <w:iCs/>
          <w:noProof/>
        </w:rPr>
        <w:t>2018 International Conference on Emerging Trends and Innovations In Engineering And Technological Research, ICETIETR 2018</w:t>
      </w:r>
      <w:r w:rsidRPr="00410825">
        <w:rPr>
          <w:noProof/>
        </w:rPr>
        <w:t>, 2018, pp. 1–5.</w:t>
      </w:r>
    </w:p>
    <w:p w14:paraId="4B965F40" w14:textId="77777777" w:rsidR="00410825" w:rsidRPr="00410825" w:rsidRDefault="00410825" w:rsidP="00410825">
      <w:pPr>
        <w:widowControl w:val="0"/>
        <w:autoSpaceDE w:val="0"/>
        <w:autoSpaceDN w:val="0"/>
        <w:adjustRightInd w:val="0"/>
        <w:ind w:left="640" w:hanging="640"/>
        <w:rPr>
          <w:noProof/>
        </w:rPr>
      </w:pPr>
      <w:r w:rsidRPr="00410825">
        <w:rPr>
          <w:noProof/>
        </w:rPr>
        <w:t>[16]</w:t>
      </w:r>
      <w:r w:rsidRPr="00410825">
        <w:rPr>
          <w:noProof/>
        </w:rPr>
        <w:tab/>
        <w:t xml:space="preserve">S. B. Kumar, W. W. Goh, and S. Balakrishnan, ‘Smart Medicine Reminder Device For The Elderly’, in </w:t>
      </w:r>
      <w:r w:rsidRPr="00410825">
        <w:rPr>
          <w:i/>
          <w:iCs/>
          <w:noProof/>
        </w:rPr>
        <w:t>Proceedings - 2018 4th International Conference on Advances in Computing, Communication and Automation, ICACCA 2018</w:t>
      </w:r>
      <w:r w:rsidRPr="00410825">
        <w:rPr>
          <w:noProof/>
        </w:rPr>
        <w:t>, 2018, pp. 1–6.</w:t>
      </w:r>
    </w:p>
    <w:p w14:paraId="62D0FE47" w14:textId="77777777" w:rsidR="00410825" w:rsidRPr="00410825" w:rsidRDefault="00410825" w:rsidP="00410825">
      <w:pPr>
        <w:widowControl w:val="0"/>
        <w:autoSpaceDE w:val="0"/>
        <w:autoSpaceDN w:val="0"/>
        <w:adjustRightInd w:val="0"/>
        <w:ind w:left="640" w:hanging="640"/>
        <w:rPr>
          <w:noProof/>
        </w:rPr>
      </w:pPr>
      <w:r w:rsidRPr="00410825">
        <w:rPr>
          <w:noProof/>
        </w:rPr>
        <w:t>[17]</w:t>
      </w:r>
      <w:r w:rsidRPr="00410825">
        <w:rPr>
          <w:noProof/>
        </w:rPr>
        <w:tab/>
        <w:t xml:space="preserve">A. Jabeena and S. Kumar, ‘Smart medicine dispenser’, in </w:t>
      </w:r>
      <w:r w:rsidRPr="00410825">
        <w:rPr>
          <w:i/>
          <w:iCs/>
          <w:noProof/>
        </w:rPr>
        <w:t>Proceedings of the International Conference on Smart Systems and Inventive Technology, ICSSIT 2018</w:t>
      </w:r>
      <w:r w:rsidRPr="00410825">
        <w:rPr>
          <w:noProof/>
        </w:rPr>
        <w:t>, 2018, pp. 410–414.</w:t>
      </w:r>
    </w:p>
    <w:p w14:paraId="06B7D671" w14:textId="77777777" w:rsidR="00410825" w:rsidRPr="00410825" w:rsidRDefault="00410825" w:rsidP="00410825">
      <w:pPr>
        <w:widowControl w:val="0"/>
        <w:autoSpaceDE w:val="0"/>
        <w:autoSpaceDN w:val="0"/>
        <w:adjustRightInd w:val="0"/>
        <w:ind w:left="640" w:hanging="640"/>
        <w:rPr>
          <w:noProof/>
        </w:rPr>
      </w:pPr>
      <w:r w:rsidRPr="00410825">
        <w:rPr>
          <w:noProof/>
        </w:rPr>
        <w:t>[18]</w:t>
      </w:r>
      <w:r w:rsidRPr="00410825">
        <w:rPr>
          <w:noProof/>
        </w:rPr>
        <w:tab/>
        <w:t xml:space="preserve">R. I. Rumi, M. I. Pavel, E. Islam, M. B. Shakir, and M. A. Hossain, ‘IoT Enabled Prescription Reading Smart Medicine Dispenser Implementing Maximally Stable Extremal Regions and OCR’, in </w:t>
      </w:r>
      <w:r w:rsidRPr="00410825">
        <w:rPr>
          <w:i/>
          <w:iCs/>
          <w:noProof/>
        </w:rPr>
        <w:t xml:space="preserve">2019 Third International conference on </w:t>
      </w:r>
      <w:r w:rsidRPr="00410825">
        <w:rPr>
          <w:i/>
          <w:iCs/>
          <w:noProof/>
        </w:rPr>
        <w:lastRenderedPageBreak/>
        <w:t>I-SMAC (IoT in Social, Mobile, Analytics and Cloud) (I-SMAC)</w:t>
      </w:r>
      <w:r w:rsidRPr="00410825">
        <w:rPr>
          <w:noProof/>
        </w:rPr>
        <w:t>, 2020, pp. 134–138.</w:t>
      </w:r>
    </w:p>
    <w:p w14:paraId="55AA6F10" w14:textId="77777777" w:rsidR="00410825" w:rsidRPr="00410825" w:rsidRDefault="00410825" w:rsidP="00410825">
      <w:pPr>
        <w:widowControl w:val="0"/>
        <w:autoSpaceDE w:val="0"/>
        <w:autoSpaceDN w:val="0"/>
        <w:adjustRightInd w:val="0"/>
        <w:ind w:left="640" w:hanging="640"/>
        <w:rPr>
          <w:noProof/>
        </w:rPr>
      </w:pPr>
      <w:r w:rsidRPr="00410825">
        <w:rPr>
          <w:noProof/>
        </w:rPr>
        <w:t>[19]</w:t>
      </w:r>
      <w:r w:rsidRPr="00410825">
        <w:rPr>
          <w:noProof/>
        </w:rPr>
        <w:tab/>
        <w:t xml:space="preserve">K. Kartheek and S. K. Saddam Hussain, ‘Medical Dispense System Using IoT’, in </w:t>
      </w:r>
      <w:r w:rsidRPr="00410825">
        <w:rPr>
          <w:i/>
          <w:iCs/>
          <w:noProof/>
        </w:rPr>
        <w:t>Proceedings - International Conference on Vision Towards Emerging Trends in Communication and Networking, ViTECoN 2019</w:t>
      </w:r>
      <w:r w:rsidRPr="00410825">
        <w:rPr>
          <w:noProof/>
        </w:rPr>
        <w:t>, 2019, pp. 1–3.</w:t>
      </w:r>
    </w:p>
    <w:p w14:paraId="067393A1" w14:textId="77777777" w:rsidR="00410825" w:rsidRPr="00410825" w:rsidRDefault="00410825" w:rsidP="00410825">
      <w:pPr>
        <w:widowControl w:val="0"/>
        <w:autoSpaceDE w:val="0"/>
        <w:autoSpaceDN w:val="0"/>
        <w:adjustRightInd w:val="0"/>
        <w:ind w:left="640" w:hanging="640"/>
        <w:rPr>
          <w:noProof/>
        </w:rPr>
      </w:pPr>
      <w:r w:rsidRPr="00410825">
        <w:rPr>
          <w:noProof/>
        </w:rPr>
        <w:t>[20]</w:t>
      </w:r>
      <w:r w:rsidRPr="00410825">
        <w:rPr>
          <w:noProof/>
        </w:rPr>
        <w:tab/>
        <w:t xml:space="preserve">J. Aneke, C. Ardito, D. Caivano, L. Colizzi, M. F. Costabile, and L. Verardi, ‘A Low-cost Flexible IoT System Supporting Elderly’s Healthcare in Rural Villages’, in </w:t>
      </w:r>
      <w:r w:rsidRPr="00410825">
        <w:rPr>
          <w:i/>
          <w:iCs/>
          <w:noProof/>
        </w:rPr>
        <w:t>ACM International Conference Proceeding Series</w:t>
      </w:r>
      <w:r w:rsidRPr="00410825">
        <w:rPr>
          <w:noProof/>
        </w:rPr>
        <w:t>, 2018, pp. 184–187.</w:t>
      </w:r>
    </w:p>
    <w:p w14:paraId="1AF340A9" w14:textId="77777777" w:rsidR="00410825" w:rsidRPr="00410825" w:rsidRDefault="00410825" w:rsidP="00410825">
      <w:pPr>
        <w:widowControl w:val="0"/>
        <w:autoSpaceDE w:val="0"/>
        <w:autoSpaceDN w:val="0"/>
        <w:adjustRightInd w:val="0"/>
        <w:ind w:left="640" w:hanging="640"/>
        <w:rPr>
          <w:noProof/>
        </w:rPr>
      </w:pPr>
      <w:r w:rsidRPr="00410825">
        <w:rPr>
          <w:noProof/>
        </w:rPr>
        <w:t>[21]</w:t>
      </w:r>
      <w:r w:rsidRPr="00410825">
        <w:rPr>
          <w:noProof/>
        </w:rPr>
        <w:tab/>
        <w:t xml:space="preserve">P. S. Pandey, S. K. Raghuwanshi, and G. S. Tomar, ‘The real time hardware of Smart Medicine Dispenser to Reduce the Adverse Drugs Reactions’, in </w:t>
      </w:r>
      <w:r w:rsidRPr="00410825">
        <w:rPr>
          <w:i/>
          <w:iCs/>
          <w:noProof/>
        </w:rPr>
        <w:t>Proceedings on 2018 International Conference on Advances in Computing and Communication Engineering, ICACCE 2018</w:t>
      </w:r>
      <w:r w:rsidRPr="00410825">
        <w:rPr>
          <w:noProof/>
        </w:rPr>
        <w:t>, 2018, pp. 413–418.</w:t>
      </w:r>
    </w:p>
    <w:p w14:paraId="01045D94" w14:textId="77777777" w:rsidR="00410825" w:rsidRPr="00410825" w:rsidRDefault="00410825" w:rsidP="00410825">
      <w:pPr>
        <w:widowControl w:val="0"/>
        <w:autoSpaceDE w:val="0"/>
        <w:autoSpaceDN w:val="0"/>
        <w:adjustRightInd w:val="0"/>
        <w:ind w:left="640" w:hanging="640"/>
        <w:rPr>
          <w:noProof/>
        </w:rPr>
      </w:pPr>
      <w:r w:rsidRPr="00410825">
        <w:rPr>
          <w:noProof/>
        </w:rPr>
        <w:t>[22]</w:t>
      </w:r>
      <w:r w:rsidRPr="00410825">
        <w:rPr>
          <w:noProof/>
        </w:rPr>
        <w:tab/>
        <w:t xml:space="preserve">K. Arora and S. K. Singh, ‘IOT based portable medical kit’, </w:t>
      </w:r>
      <w:r w:rsidRPr="00410825">
        <w:rPr>
          <w:i/>
          <w:iCs/>
          <w:noProof/>
        </w:rPr>
        <w:t>Int. J. Eng. Adv. Technol.</w:t>
      </w:r>
      <w:r w:rsidRPr="00410825">
        <w:rPr>
          <w:noProof/>
        </w:rPr>
        <w:t>, vol. 8, no. 5 Special Issue 3, pp. 42–46, 2019.</w:t>
      </w:r>
    </w:p>
    <w:p w14:paraId="1F86A380" w14:textId="77777777" w:rsidR="00410825" w:rsidRPr="00410825" w:rsidRDefault="00410825" w:rsidP="00410825">
      <w:pPr>
        <w:widowControl w:val="0"/>
        <w:autoSpaceDE w:val="0"/>
        <w:autoSpaceDN w:val="0"/>
        <w:adjustRightInd w:val="0"/>
        <w:ind w:left="640" w:hanging="640"/>
        <w:rPr>
          <w:noProof/>
        </w:rPr>
      </w:pPr>
      <w:r w:rsidRPr="00410825">
        <w:rPr>
          <w:noProof/>
        </w:rPr>
        <w:t>[23]</w:t>
      </w:r>
      <w:r w:rsidRPr="00410825">
        <w:rPr>
          <w:noProof/>
        </w:rPr>
        <w:tab/>
        <w:t xml:space="preserve">B. F. N. Mohsin Alabassby, J. F. Mahdi, and M. A. Kadhim, ‘Design and Implementation WSN Based on Raspberry Pi for Medical Application’, in </w:t>
      </w:r>
      <w:r w:rsidRPr="00410825">
        <w:rPr>
          <w:i/>
          <w:iCs/>
          <w:noProof/>
        </w:rPr>
        <w:t>IOP Conference Series: Materials Science and Engineering</w:t>
      </w:r>
      <w:r w:rsidRPr="00410825">
        <w:rPr>
          <w:noProof/>
        </w:rPr>
        <w:t>, vol. 518, no. 5, 2019.</w:t>
      </w:r>
    </w:p>
    <w:p w14:paraId="51649714" w14:textId="77777777"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guel J. Hornos" w:date="2020-04-25T20:46:00Z" w:initials="MJH">
    <w:p w14:paraId="10DD1103" w14:textId="77777777" w:rsidR="003C2E90" w:rsidRPr="003C2E90" w:rsidRDefault="003C2E90">
      <w:pPr>
        <w:pStyle w:val="Textocomentario"/>
        <w:rPr>
          <w:lang w:val="es-ES"/>
        </w:rPr>
      </w:pPr>
      <w:r>
        <w:rPr>
          <w:rStyle w:val="Refdecomentario"/>
        </w:rPr>
        <w:annotationRef/>
      </w:r>
      <w:r>
        <w:rPr>
          <w:lang w:val="es-ES"/>
        </w:rPr>
        <w:t xml:space="preserve">Gleiston,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4" w:author="Miguel J. Hornos" w:date="2020-04-25T20:44:00Z" w:initials="MJH">
    <w:p w14:paraId="0BE24A21" w14:textId="77777777" w:rsidR="00092A38" w:rsidRPr="002E5CD7" w:rsidRDefault="00092A38">
      <w:pPr>
        <w:pStyle w:val="Textocomentario"/>
        <w:rPr>
          <w:lang w:val="es-ES"/>
        </w:rPr>
      </w:pPr>
      <w:r>
        <w:rPr>
          <w:rStyle w:val="Refdecomentario"/>
        </w:rPr>
        <w:annotationRef/>
      </w:r>
      <w:r w:rsidR="003C2E90">
        <w:rPr>
          <w:lang w:val="es-ES"/>
        </w:rPr>
        <w:t>a</w:t>
      </w:r>
      <w:r w:rsidRPr="002E5CD7">
        <w:rPr>
          <w:lang w:val="es-ES"/>
        </w:rPr>
        <w:t>pp?</w:t>
      </w:r>
    </w:p>
  </w:comment>
  <w:comment w:id="5" w:author="Miguel J. Hornos" w:date="2020-04-25T20:20:00Z" w:initials="MJH">
    <w:p w14:paraId="034283A6" w14:textId="77777777" w:rsidR="00092A38" w:rsidRPr="002E5CD7" w:rsidRDefault="00092A38">
      <w:pPr>
        <w:pStyle w:val="Textocomentario"/>
        <w:rPr>
          <w:lang w:val="es-ES"/>
        </w:rPr>
      </w:pPr>
      <w:r>
        <w:rPr>
          <w:rStyle w:val="Refdecomentario"/>
        </w:rPr>
        <w:annotationRef/>
      </w:r>
      <w:r w:rsidRPr="002E5CD7">
        <w:rPr>
          <w:lang w:val="es-ES"/>
        </w:rPr>
        <w:t>Yo quitaría esto</w:t>
      </w:r>
    </w:p>
  </w:comment>
  <w:comment w:id="14" w:author="Miguel J. Hornos" w:date="2020-04-25T08:54:00Z" w:initials="MJH">
    <w:p w14:paraId="29C11880" w14:textId="77777777" w:rsidR="004227D0" w:rsidRPr="00175F4F" w:rsidRDefault="004227D0">
      <w:pPr>
        <w:pStyle w:val="Textocomentario"/>
        <w:rPr>
          <w:lang w:val="es-ES"/>
        </w:rPr>
      </w:pPr>
      <w:r>
        <w:rPr>
          <w:rStyle w:val="Refdecomentario"/>
        </w:rPr>
        <w:annotationRef/>
      </w:r>
      <w:r w:rsidRPr="00175F4F">
        <w:rPr>
          <w:lang w:val="es-ES"/>
        </w:rPr>
        <w:t xml:space="preserve">¿Seguro que es inalámbrica? </w:t>
      </w:r>
      <w:r>
        <w:rPr>
          <w:lang w:val="es-ES"/>
        </w:rPr>
        <w:t>Se ven muchos cables en las Figuras 3 y 4</w:t>
      </w:r>
    </w:p>
  </w:comment>
  <w:comment w:id="20" w:author="Miguel J. Hornos" w:date="2020-04-25T10:31:00Z" w:initials="MJH">
    <w:p w14:paraId="6FD5ABE2" w14:textId="77777777" w:rsidR="004227D0" w:rsidRPr="00A31447" w:rsidRDefault="004227D0">
      <w:pPr>
        <w:pStyle w:val="Textocomentario"/>
        <w:rPr>
          <w:lang w:val="es-ES"/>
        </w:rPr>
      </w:pPr>
      <w:r>
        <w:rPr>
          <w:rStyle w:val="Refdecomentario"/>
        </w:rPr>
        <w:annotationRef/>
      </w:r>
      <w:r w:rsidRPr="00A31447">
        <w:rPr>
          <w:lang w:val="es-ES"/>
        </w:rPr>
        <w:t xml:space="preserve">Propongo denominarla </w:t>
      </w:r>
      <w:proofErr w:type="spellStart"/>
      <w:r w:rsidRPr="00A31447">
        <w:rPr>
          <w:i/>
          <w:lang w:val="es-ES"/>
        </w:rPr>
        <w:t>Physical</w:t>
      </w:r>
      <w:proofErr w:type="spellEnd"/>
      <w:r w:rsidRPr="00A31447">
        <w:rPr>
          <w:i/>
          <w:lang w:val="es-ES"/>
        </w:rPr>
        <w:t xml:space="preserve"> </w:t>
      </w:r>
      <w:proofErr w:type="spellStart"/>
      <w:r w:rsidRPr="00A31447">
        <w:rPr>
          <w:i/>
          <w:lang w:val="es-ES"/>
        </w:rPr>
        <w:t>layer</w:t>
      </w:r>
      <w:proofErr w:type="spellEnd"/>
      <w:r w:rsidRPr="00A31447">
        <w:rPr>
          <w:lang w:val="es-ES"/>
        </w:rPr>
        <w:t>, ¿os parece bien?</w:t>
      </w:r>
    </w:p>
  </w:comment>
  <w:comment w:id="29" w:author="Miguel J. Hornos" w:date="2020-04-25T11:50:00Z" w:initials="MJH">
    <w:p w14:paraId="732FF595" w14:textId="77777777" w:rsidR="00E66249" w:rsidRPr="00E66249" w:rsidRDefault="00E66249">
      <w:pPr>
        <w:pStyle w:val="Textocomentario"/>
        <w:rPr>
          <w:lang w:val="es-ES"/>
        </w:rPr>
      </w:pPr>
      <w:r>
        <w:rPr>
          <w:rStyle w:val="Refdecomentario"/>
        </w:rPr>
        <w:annotationRef/>
      </w:r>
      <w:proofErr w:type="gramStart"/>
      <w:r w:rsidRPr="00E66249">
        <w:rPr>
          <w:lang w:val="es-ES"/>
        </w:rPr>
        <w:t>NO se utiliza más =&gt; Quitar acr</w:t>
      </w:r>
      <w:r>
        <w:rPr>
          <w:lang w:val="es-ES"/>
        </w:rPr>
        <w:t>ónimo?</w:t>
      </w:r>
      <w:proofErr w:type="gramEnd"/>
    </w:p>
  </w:comment>
  <w:comment w:id="33" w:author="Miguel J. Hornos" w:date="2020-04-23T21:21:00Z" w:initials="MJH">
    <w:p w14:paraId="11ED5855" w14:textId="77777777" w:rsidR="004227D0" w:rsidRPr="00342CD6" w:rsidRDefault="004227D0">
      <w:pPr>
        <w:pStyle w:val="Textocomentario"/>
        <w:rPr>
          <w:lang w:val="es-ES"/>
        </w:rPr>
      </w:pPr>
      <w:r>
        <w:rPr>
          <w:rStyle w:val="Refdecomentario"/>
        </w:rPr>
        <w:annotationRef/>
      </w:r>
    </w:p>
    <w:p w14:paraId="59626A74" w14:textId="77777777" w:rsidR="004227D0" w:rsidRPr="00672214" w:rsidRDefault="004227D0">
      <w:pPr>
        <w:pStyle w:val="Textocomentario"/>
        <w:rPr>
          <w:lang w:val="es-ES"/>
        </w:rPr>
      </w:pPr>
      <w:r>
        <w:rPr>
          <w:lang w:val="es-ES"/>
        </w:rPr>
        <w:t>Modificaciones</w:t>
      </w:r>
      <w:r w:rsidRPr="00672214">
        <w:rPr>
          <w:lang w:val="es-ES"/>
        </w:rPr>
        <w:t xml:space="preserve"> en la </w:t>
      </w:r>
      <w:r>
        <w:rPr>
          <w:lang w:val="es-ES"/>
        </w:rPr>
        <w:t>Figura:</w:t>
      </w:r>
    </w:p>
    <w:p w14:paraId="2F9AB91C" w14:textId="77777777" w:rsidR="004227D0" w:rsidRDefault="004227D0"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5DBC4043" w14:textId="77777777" w:rsidR="004227D0" w:rsidRDefault="004227D0" w:rsidP="00672214">
      <w:pPr>
        <w:pStyle w:val="Textocomentario"/>
        <w:numPr>
          <w:ilvl w:val="0"/>
          <w:numId w:val="17"/>
        </w:numPr>
        <w:rPr>
          <w:lang w:val="es-ES"/>
        </w:rPr>
      </w:pPr>
      <w:r>
        <w:rPr>
          <w:lang w:val="es-ES"/>
        </w:rPr>
        <w:t xml:space="preserve"> ¿Se puede recortar menos las esquinas, para que salgan los símbolos de ambas esquinas superiores? </w:t>
      </w:r>
    </w:p>
    <w:p w14:paraId="19FA230F" w14:textId="77777777" w:rsidR="004227D0" w:rsidRDefault="004227D0" w:rsidP="00672214">
      <w:pPr>
        <w:pStyle w:val="Textocomentario"/>
        <w:numPr>
          <w:ilvl w:val="0"/>
          <w:numId w:val="17"/>
        </w:numPr>
        <w:rPr>
          <w:lang w:val="es-ES"/>
        </w:rPr>
      </w:pPr>
      <w:r>
        <w:rPr>
          <w:lang w:val="es-ES"/>
        </w:rPr>
        <w:t>¿Poner las letras A-C abajo?</w:t>
      </w:r>
    </w:p>
    <w:p w14:paraId="2C1FAC53" w14:textId="77777777" w:rsidR="004227D0" w:rsidRDefault="004227D0"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34" w:name="OLE_LINK1"/>
      <w:bookmarkStart w:id="35" w:name="OLE_LINK2"/>
      <w:r>
        <w:rPr>
          <w:lang w:val="es-ES"/>
        </w:rPr>
        <w:t xml:space="preserve">“Smart Medicine </w:t>
      </w:r>
      <w:proofErr w:type="spellStart"/>
      <w:r>
        <w:rPr>
          <w:lang w:val="es-ES"/>
        </w:rPr>
        <w:t>Dispenser</w:t>
      </w:r>
      <w:proofErr w:type="spellEnd"/>
      <w:r>
        <w:rPr>
          <w:lang w:val="es-ES"/>
        </w:rPr>
        <w:t xml:space="preserve">” </w:t>
      </w:r>
      <w:bookmarkEnd w:id="34"/>
      <w:bookmarkEnd w:id="35"/>
      <w:r>
        <w:rPr>
          <w:lang w:val="es-ES"/>
        </w:rPr>
        <w:t xml:space="preserve">o por “Medicine </w:t>
      </w:r>
      <w:proofErr w:type="spellStart"/>
      <w:r>
        <w:rPr>
          <w:lang w:val="es-ES"/>
        </w:rPr>
        <w:t>Dispenser</w:t>
      </w:r>
      <w:proofErr w:type="spellEnd"/>
      <w:r>
        <w:rPr>
          <w:lang w:val="es-ES"/>
        </w:rPr>
        <w:t>” como nombre de la aplicación en el encabezado de cada pantalla</w:t>
      </w:r>
    </w:p>
    <w:p w14:paraId="5622B6A1" w14:textId="77777777" w:rsidR="004227D0" w:rsidRDefault="004227D0" w:rsidP="00672214">
      <w:pPr>
        <w:pStyle w:val="Textocomentario"/>
        <w:numPr>
          <w:ilvl w:val="0"/>
          <w:numId w:val="17"/>
        </w:numPr>
        <w:rPr>
          <w:lang w:val="es-ES"/>
        </w:rPr>
      </w:pPr>
      <w:r>
        <w:rPr>
          <w:lang w:val="es-ES"/>
        </w:rPr>
        <w:t xml:space="preserve"> A: ¿Por qué doble nombre en cada opción?</w:t>
      </w:r>
    </w:p>
    <w:p w14:paraId="0CC52D76"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14:paraId="036DBBB9"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14:paraId="23C74FFF" w14:textId="77777777" w:rsidR="004227D0" w:rsidRDefault="004227D0"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3054AE6C" w14:textId="77777777" w:rsidR="004227D0" w:rsidRDefault="004227D0"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14:paraId="3BB43555" w14:textId="77777777" w:rsidR="004227D0" w:rsidRPr="00672214" w:rsidRDefault="004227D0"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37" w:author="Miguel J. Hornos" w:date="2020-04-23T17:52:00Z" w:initials="MJH">
    <w:p w14:paraId="0B6EDE64" w14:textId="77777777" w:rsidR="004227D0" w:rsidRPr="00B00156" w:rsidRDefault="004227D0">
      <w:pPr>
        <w:pStyle w:val="Textocomentario"/>
        <w:rPr>
          <w:lang w:val="es-ES"/>
        </w:rPr>
      </w:pPr>
      <w:r>
        <w:rPr>
          <w:rStyle w:val="Refdecomentario"/>
        </w:rPr>
        <w:annotationRef/>
      </w:r>
    </w:p>
    <w:p w14:paraId="37565402" w14:textId="77777777" w:rsidR="004227D0" w:rsidRPr="00885BE7" w:rsidRDefault="004227D0"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14:paraId="05E1949E" w14:textId="77777777" w:rsidR="004227D0" w:rsidRDefault="004227D0" w:rsidP="00885BE7">
      <w:pPr>
        <w:pStyle w:val="Textocomentario"/>
        <w:numPr>
          <w:ilvl w:val="0"/>
          <w:numId w:val="17"/>
        </w:numPr>
        <w:rPr>
          <w:lang w:val="es-ES"/>
        </w:rPr>
      </w:pPr>
      <w:r>
        <w:rPr>
          <w:lang w:val="es-ES"/>
        </w:rPr>
        <w:t xml:space="preserve"> ¿Qué es el LCM1602 IIC?</w:t>
      </w:r>
    </w:p>
    <w:p w14:paraId="3A0F143E" w14:textId="77777777" w:rsidR="004227D0" w:rsidRPr="00885BE7" w:rsidRDefault="004227D0"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42" w:author="Miguel J. Hornos" w:date="2020-04-25T16:27:00Z" w:initials="MJH">
    <w:p w14:paraId="6F8853C1" w14:textId="77777777" w:rsidR="00DA1EDF" w:rsidRPr="00DA1EDF" w:rsidRDefault="00DA1EDF">
      <w:pPr>
        <w:pStyle w:val="Textocomentario"/>
        <w:rPr>
          <w:lang w:val="es-ES"/>
        </w:rPr>
      </w:pPr>
      <w:r>
        <w:rPr>
          <w:rStyle w:val="Refdecomentario"/>
        </w:rPr>
        <w:annotationRef/>
      </w:r>
      <w:r>
        <w:rPr>
          <w:lang w:val="es-ES"/>
        </w:rPr>
        <w:t>¿Dónde está este elemento en las fotos de la Figura 4? PONER UNA FOTO DONDE SE VEA</w:t>
      </w:r>
    </w:p>
  </w:comment>
  <w:comment w:id="51" w:author="Miguel J. Hornos" w:date="2020-04-23T21:28:00Z" w:initials="MJH">
    <w:p w14:paraId="5C020D05" w14:textId="77777777" w:rsidR="004227D0" w:rsidRPr="00BE17D2" w:rsidRDefault="004227D0"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w:t>
      </w:r>
      <w:proofErr w:type="spellStart"/>
      <w:r w:rsidRPr="00BE17D2">
        <w:rPr>
          <w:rFonts w:ascii="TimesNewRomanPSMT" w:hAnsi="TimesNewRomanPSMT" w:cs="TimesNewRomanPSMT"/>
          <w:i/>
          <w:szCs w:val="20"/>
          <w:lang w:val="es-ES" w:eastAsia="nl-NL"/>
        </w:rPr>
        <w:t>of</w:t>
      </w:r>
      <w:proofErr w:type="spellEnd"/>
    </w:p>
    <w:p w14:paraId="55BA6709" w14:textId="77777777" w:rsidR="004227D0" w:rsidRPr="00DA4E1B" w:rsidRDefault="004227D0"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DD1103" w15:done="0"/>
  <w15:commentEx w15:paraId="0BE24A21" w15:done="0"/>
  <w15:commentEx w15:paraId="034283A6" w15:done="0"/>
  <w15:commentEx w15:paraId="29C11880" w15:done="0"/>
  <w15:commentEx w15:paraId="6FD5ABE2" w15:done="0"/>
  <w15:commentEx w15:paraId="732FF595" w15:done="0"/>
  <w15:commentEx w15:paraId="3BB43555" w15:done="0"/>
  <w15:commentEx w15:paraId="3A0F143E" w15:done="0"/>
  <w15:commentEx w15:paraId="6F8853C1" w15:done="0"/>
  <w15:commentEx w15:paraId="55BA67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DD1103" w16cid:durableId="224EC323"/>
  <w16cid:commentId w16cid:paraId="0BE24A21" w16cid:durableId="224EC324"/>
  <w16cid:commentId w16cid:paraId="034283A6" w16cid:durableId="224EC325"/>
  <w16cid:commentId w16cid:paraId="29C11880" w16cid:durableId="224EC326"/>
  <w16cid:commentId w16cid:paraId="6FD5ABE2" w16cid:durableId="224EC327"/>
  <w16cid:commentId w16cid:paraId="732FF595" w16cid:durableId="224EC329"/>
  <w16cid:commentId w16cid:paraId="3BB43555" w16cid:durableId="224EC32A"/>
  <w16cid:commentId w16cid:paraId="3A0F143E" w16cid:durableId="224EC32B"/>
  <w16cid:commentId w16cid:paraId="6F8853C1" w16cid:durableId="224EC32C"/>
  <w16cid:commentId w16cid:paraId="55BA6709" w16cid:durableId="224EC3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D80D30" w14:textId="77777777" w:rsidR="00061895" w:rsidRDefault="00061895">
      <w:r>
        <w:separator/>
      </w:r>
    </w:p>
  </w:endnote>
  <w:endnote w:type="continuationSeparator" w:id="0">
    <w:p w14:paraId="3E9C07BA" w14:textId="77777777" w:rsidR="00061895" w:rsidRDefault="000618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5B31A7" w14:textId="77777777" w:rsidR="00061895" w:rsidRDefault="00061895">
      <w:r>
        <w:separator/>
      </w:r>
    </w:p>
  </w:footnote>
  <w:footnote w:type="continuationSeparator" w:id="0">
    <w:p w14:paraId="3858BE53" w14:textId="77777777" w:rsidR="00061895" w:rsidRDefault="00061895">
      <w:r>
        <w:continuationSeparator/>
      </w:r>
    </w:p>
  </w:footnote>
  <w:footnote w:id="1">
    <w:p w14:paraId="3EF809BA" w14:textId="77777777" w:rsidR="004227D0" w:rsidRPr="006161C2" w:rsidRDefault="004227D0">
      <w:pPr>
        <w:pStyle w:val="Textonotapie"/>
        <w:rPr>
          <w:rStyle w:val="FootnoteChar"/>
          <w:szCs w:val="16"/>
        </w:rPr>
      </w:pPr>
      <w:r w:rsidRPr="00410825">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w:t>
      </w:r>
      <w:proofErr w:type="spellStart"/>
      <w:r w:rsidRPr="00DA2150">
        <w:rPr>
          <w:sz w:val="16"/>
          <w:szCs w:val="16"/>
          <w:highlight w:val="yellow"/>
          <w:lang w:val="en-GB"/>
        </w:rPr>
        <w:t>Nieuwe</w:t>
      </w:r>
      <w:proofErr w:type="spellEnd"/>
      <w:r w:rsidRPr="00DA2150">
        <w:rPr>
          <w:sz w:val="16"/>
          <w:szCs w:val="16"/>
          <w:highlight w:val="yellow"/>
          <w:lang w:val="en-GB"/>
        </w:rPr>
        <w:t xml:space="preserve"> </w:t>
      </w:r>
      <w:proofErr w:type="spellStart"/>
      <w:r w:rsidRPr="00DA2150">
        <w:rPr>
          <w:sz w:val="16"/>
          <w:szCs w:val="16"/>
          <w:highlight w:val="yellow"/>
          <w:lang w:val="en-GB"/>
        </w:rPr>
        <w:t>Hemweg</w:t>
      </w:r>
      <w:proofErr w:type="spellEnd"/>
      <w:r w:rsidRPr="00DA2150">
        <w:rPr>
          <w:sz w:val="16"/>
          <w:szCs w:val="16"/>
          <w:highlight w:val="yellow"/>
          <w:lang w:val="en-GB"/>
        </w:rPr>
        <w:t xml:space="preserve"> 6B, 1013 BG Amsterdam, The Netherlands; E-mail: bookproduction@iospress.n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AD7"/>
    <w:rsid w:val="000251B8"/>
    <w:rsid w:val="00026AF6"/>
    <w:rsid w:val="00034F2D"/>
    <w:rsid w:val="000401AB"/>
    <w:rsid w:val="00061895"/>
    <w:rsid w:val="00082675"/>
    <w:rsid w:val="00092A38"/>
    <w:rsid w:val="000B4777"/>
    <w:rsid w:val="000C5916"/>
    <w:rsid w:val="000E349E"/>
    <w:rsid w:val="000E6EC7"/>
    <w:rsid w:val="000F4B3B"/>
    <w:rsid w:val="0011427E"/>
    <w:rsid w:val="00117F43"/>
    <w:rsid w:val="00126EEC"/>
    <w:rsid w:val="00136816"/>
    <w:rsid w:val="001535A4"/>
    <w:rsid w:val="00164782"/>
    <w:rsid w:val="00175F4F"/>
    <w:rsid w:val="0018298E"/>
    <w:rsid w:val="00190CC7"/>
    <w:rsid w:val="0019729B"/>
    <w:rsid w:val="001A008F"/>
    <w:rsid w:val="001C1F5C"/>
    <w:rsid w:val="001D3324"/>
    <w:rsid w:val="00207096"/>
    <w:rsid w:val="00222220"/>
    <w:rsid w:val="00253EF5"/>
    <w:rsid w:val="00274F9B"/>
    <w:rsid w:val="00292796"/>
    <w:rsid w:val="002A25B5"/>
    <w:rsid w:val="002B09E7"/>
    <w:rsid w:val="002B3EBD"/>
    <w:rsid w:val="002E3543"/>
    <w:rsid w:val="002E5CD7"/>
    <w:rsid w:val="002F501B"/>
    <w:rsid w:val="00312D40"/>
    <w:rsid w:val="003155A4"/>
    <w:rsid w:val="00321EFF"/>
    <w:rsid w:val="003317BD"/>
    <w:rsid w:val="00335838"/>
    <w:rsid w:val="00342CD6"/>
    <w:rsid w:val="00357F79"/>
    <w:rsid w:val="00366B59"/>
    <w:rsid w:val="003851E8"/>
    <w:rsid w:val="0038712F"/>
    <w:rsid w:val="003C2E90"/>
    <w:rsid w:val="003F1F94"/>
    <w:rsid w:val="00400DD8"/>
    <w:rsid w:val="0040313C"/>
    <w:rsid w:val="004079BA"/>
    <w:rsid w:val="00410825"/>
    <w:rsid w:val="004139CA"/>
    <w:rsid w:val="00415A06"/>
    <w:rsid w:val="004227D0"/>
    <w:rsid w:val="00434F37"/>
    <w:rsid w:val="004374F3"/>
    <w:rsid w:val="00462F27"/>
    <w:rsid w:val="0046366C"/>
    <w:rsid w:val="00472035"/>
    <w:rsid w:val="004A1F2F"/>
    <w:rsid w:val="004A2A64"/>
    <w:rsid w:val="004B3E0A"/>
    <w:rsid w:val="004B5765"/>
    <w:rsid w:val="004D1B84"/>
    <w:rsid w:val="004D3D65"/>
    <w:rsid w:val="004F440E"/>
    <w:rsid w:val="005065F1"/>
    <w:rsid w:val="00507F02"/>
    <w:rsid w:val="00515937"/>
    <w:rsid w:val="005172CE"/>
    <w:rsid w:val="00522814"/>
    <w:rsid w:val="0052454F"/>
    <w:rsid w:val="005413E5"/>
    <w:rsid w:val="005662FA"/>
    <w:rsid w:val="005C51C3"/>
    <w:rsid w:val="005C7AAC"/>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C3E99"/>
    <w:rsid w:val="006E0C60"/>
    <w:rsid w:val="006E5F01"/>
    <w:rsid w:val="006F01C3"/>
    <w:rsid w:val="007372D5"/>
    <w:rsid w:val="0076458D"/>
    <w:rsid w:val="00791773"/>
    <w:rsid w:val="007A2537"/>
    <w:rsid w:val="007B181B"/>
    <w:rsid w:val="007D0B21"/>
    <w:rsid w:val="007E4728"/>
    <w:rsid w:val="007F0732"/>
    <w:rsid w:val="007F1150"/>
    <w:rsid w:val="008022E7"/>
    <w:rsid w:val="00812568"/>
    <w:rsid w:val="008273DA"/>
    <w:rsid w:val="00836DB6"/>
    <w:rsid w:val="0085100E"/>
    <w:rsid w:val="00871F45"/>
    <w:rsid w:val="00885BE7"/>
    <w:rsid w:val="00886094"/>
    <w:rsid w:val="0088694E"/>
    <w:rsid w:val="00892D49"/>
    <w:rsid w:val="0089449D"/>
    <w:rsid w:val="008A18CE"/>
    <w:rsid w:val="008A2CC0"/>
    <w:rsid w:val="008A46B7"/>
    <w:rsid w:val="008A516E"/>
    <w:rsid w:val="008C1418"/>
    <w:rsid w:val="008C43E5"/>
    <w:rsid w:val="008D172C"/>
    <w:rsid w:val="008D1836"/>
    <w:rsid w:val="008D41D7"/>
    <w:rsid w:val="008D519A"/>
    <w:rsid w:val="009A1789"/>
    <w:rsid w:val="009A6D87"/>
    <w:rsid w:val="009A6DC1"/>
    <w:rsid w:val="009E1CE1"/>
    <w:rsid w:val="009E3B7D"/>
    <w:rsid w:val="009F02AF"/>
    <w:rsid w:val="009F7154"/>
    <w:rsid w:val="00A00723"/>
    <w:rsid w:val="00A07016"/>
    <w:rsid w:val="00A23855"/>
    <w:rsid w:val="00A31447"/>
    <w:rsid w:val="00A42B5F"/>
    <w:rsid w:val="00A51C8C"/>
    <w:rsid w:val="00A61DC6"/>
    <w:rsid w:val="00A62056"/>
    <w:rsid w:val="00A75A83"/>
    <w:rsid w:val="00A81B93"/>
    <w:rsid w:val="00A95C99"/>
    <w:rsid w:val="00AB2552"/>
    <w:rsid w:val="00AC67C7"/>
    <w:rsid w:val="00AD72E6"/>
    <w:rsid w:val="00AE0F9E"/>
    <w:rsid w:val="00AE1751"/>
    <w:rsid w:val="00AE4435"/>
    <w:rsid w:val="00AF03DE"/>
    <w:rsid w:val="00AF2C03"/>
    <w:rsid w:val="00B00156"/>
    <w:rsid w:val="00B00CEB"/>
    <w:rsid w:val="00B04E80"/>
    <w:rsid w:val="00B056D6"/>
    <w:rsid w:val="00B05D6E"/>
    <w:rsid w:val="00B44740"/>
    <w:rsid w:val="00B62F86"/>
    <w:rsid w:val="00B83DE3"/>
    <w:rsid w:val="00B848DB"/>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3AAC"/>
    <w:rsid w:val="00DA1CE4"/>
    <w:rsid w:val="00DA1EDF"/>
    <w:rsid w:val="00DA2150"/>
    <w:rsid w:val="00DA4E1B"/>
    <w:rsid w:val="00DB5069"/>
    <w:rsid w:val="00DC2FE7"/>
    <w:rsid w:val="00DC3F10"/>
    <w:rsid w:val="00E0509D"/>
    <w:rsid w:val="00E34AD7"/>
    <w:rsid w:val="00E57C51"/>
    <w:rsid w:val="00E6051E"/>
    <w:rsid w:val="00E66249"/>
    <w:rsid w:val="00E81FB4"/>
    <w:rsid w:val="00E84BBA"/>
    <w:rsid w:val="00E86694"/>
    <w:rsid w:val="00EF024B"/>
    <w:rsid w:val="00EF5C5A"/>
    <w:rsid w:val="00F00D37"/>
    <w:rsid w:val="00F03F91"/>
    <w:rsid w:val="00F04088"/>
    <w:rsid w:val="00F07FC3"/>
    <w:rsid w:val="00F1091A"/>
    <w:rsid w:val="00F10D2E"/>
    <w:rsid w:val="00F220CE"/>
    <w:rsid w:val="00F3442B"/>
    <w:rsid w:val="00F430C8"/>
    <w:rsid w:val="00F4606C"/>
    <w:rsid w:val="00F51D6A"/>
    <w:rsid w:val="00F831A9"/>
    <w:rsid w:val="00F916A5"/>
    <w:rsid w:val="00FA4386"/>
    <w:rsid w:val="00FA4AC7"/>
    <w:rsid w:val="00FC24F4"/>
    <w:rsid w:val="00FE12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5F2104"/>
  <w15:docId w15:val="{F41064D8-BBFC-4FC6-969E-CABE55B88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A15EEB-F52F-4DAA-A7EF-08AE3204E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9</Pages>
  <Words>20653</Words>
  <Characters>113593</Characters>
  <Application>Microsoft Office Word</Application>
  <DocSecurity>0</DocSecurity>
  <Lines>946</Lines>
  <Paragraphs>267</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1</vt:lpstr>
      <vt:lpstr>1</vt:lpstr>
      <vt:lpstr>1</vt:lpstr>
    </vt:vector>
  </TitlesOfParts>
  <Company>VTEX</Company>
  <LinksUpToDate>false</LinksUpToDate>
  <CharactersWithSpaces>13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Gleiston C. Guerrero Ulloa</cp:lastModifiedBy>
  <cp:revision>3</cp:revision>
  <cp:lastPrinted>2008-10-24T08:15:00Z</cp:lastPrinted>
  <dcterms:created xsi:type="dcterms:W3CDTF">2020-04-25T23:27:00Z</dcterms:created>
  <dcterms:modified xsi:type="dcterms:W3CDTF">2020-04-2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